
<file path=[Content_Types].xml><?xml version="1.0" encoding="utf-8"?>
<Types xmlns="http://schemas.openxmlformats.org/package/2006/content-types">
  <Default Extension="xml" ContentType="application/xml"/>
  <Default Extension="jpeg" ContentType="image/jpeg"/>
  <Default Extension="rels" ContentType="application/vnd.openxmlformats-package.relationships+xml"/>
  <Default Extension="emf" ContentType="image/x-em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4" Type="http://schemas.openxmlformats.org/officeDocument/2006/relationships/extended-properties" Target="docProps/app.xml"/><Relationship Id="rId1" Type="http://schemas.openxmlformats.org/officeDocument/2006/relationships/officeDocument" Target="word/document.xml"/><Relationship Id="rId2" Type="http://schemas.openxmlformats.org/package/2006/relationships/metadata/thumbnail" Target="docProps/thumbnail.jpeg"/></Relationships>
</file>

<file path=word/document.xml><?xml version="1.0" encoding="utf-8"?>
<w:document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14:paraId="32146C4E" w14:textId="77777777" w:rsidR="00D07285" w:rsidRDefault="00D07285" w:rsidP="00E618F8">
      <w:pPr>
        <w:spacing w:line="480" w:lineRule="auto"/>
        <w:jc w:val="center"/>
      </w:pPr>
    </w:p>
    <w:p w14:paraId="548BB0BF" w14:textId="77777777" w:rsidR="00D07285" w:rsidRDefault="00D07285" w:rsidP="00E618F8">
      <w:pPr>
        <w:spacing w:line="480" w:lineRule="auto"/>
        <w:jc w:val="center"/>
      </w:pPr>
    </w:p>
    <w:p w14:paraId="0E086303" w14:textId="77777777" w:rsidR="00D07285" w:rsidRDefault="00D07285" w:rsidP="00E618F8">
      <w:pPr>
        <w:spacing w:line="480" w:lineRule="auto"/>
        <w:jc w:val="center"/>
      </w:pPr>
    </w:p>
    <w:p w14:paraId="7390A87C" w14:textId="354AD951" w:rsidR="00B83B71" w:rsidRDefault="00E618F8" w:rsidP="008D21FF">
      <w:pPr>
        <w:spacing w:line="480" w:lineRule="auto"/>
        <w:jc w:val="center"/>
      </w:pPr>
      <w:r>
        <w:t xml:space="preserve">The Growth of </w:t>
      </w:r>
      <w:r w:rsidR="00A5453B">
        <w:t>Psychology</w:t>
      </w:r>
      <w:r w:rsidR="008D21FF">
        <w:t xml:space="preserve"> </w:t>
      </w:r>
      <w:r w:rsidR="00A5453B">
        <w:t>and its Corrective Mechanisms</w:t>
      </w:r>
      <w:r w:rsidR="0023042E">
        <w:br/>
        <w:t>A Bibliometric Analysis (1963-2012)</w:t>
      </w:r>
      <w:r w:rsidR="008D21FF">
        <w:br/>
      </w:r>
    </w:p>
    <w:p w14:paraId="0F9C990E" w14:textId="77777777" w:rsidR="00E618F8" w:rsidRDefault="00E618F8" w:rsidP="00E618F8">
      <w:pPr>
        <w:spacing w:line="480" w:lineRule="auto"/>
        <w:jc w:val="center"/>
      </w:pPr>
    </w:p>
    <w:p w14:paraId="05A8793E" w14:textId="77777777" w:rsidR="00E618F8" w:rsidRDefault="00E618F8" w:rsidP="00E618F8">
      <w:pPr>
        <w:spacing w:line="480" w:lineRule="auto"/>
        <w:jc w:val="center"/>
      </w:pPr>
      <w:r>
        <w:t>- Proposed Independent Comment -</w:t>
      </w:r>
    </w:p>
    <w:p w14:paraId="2B3FFA1E" w14:textId="77777777" w:rsidR="00563198" w:rsidRDefault="00563198" w:rsidP="00E618F8">
      <w:pPr>
        <w:spacing w:line="480" w:lineRule="auto"/>
        <w:jc w:val="center"/>
      </w:pPr>
    </w:p>
    <w:p w14:paraId="506B2C63" w14:textId="77777777" w:rsidR="00563198" w:rsidRDefault="00563198" w:rsidP="00E618F8">
      <w:pPr>
        <w:spacing w:line="480" w:lineRule="auto"/>
        <w:jc w:val="center"/>
      </w:pPr>
      <w:r>
        <w:t>Jelte M. Wicherts</w:t>
      </w:r>
    </w:p>
    <w:p w14:paraId="3A92A37D" w14:textId="77777777" w:rsidR="00563198" w:rsidRDefault="00563198" w:rsidP="00E618F8">
      <w:pPr>
        <w:spacing w:line="480" w:lineRule="auto"/>
        <w:jc w:val="center"/>
      </w:pPr>
      <w:r>
        <w:t>Tilburg University</w:t>
      </w:r>
    </w:p>
    <w:p w14:paraId="151B75FD" w14:textId="1ECCF39D" w:rsidR="00437644" w:rsidRDefault="00437644" w:rsidP="00E618F8">
      <w:pPr>
        <w:spacing w:line="480" w:lineRule="auto"/>
        <w:jc w:val="center"/>
      </w:pPr>
      <w:r>
        <w:t>&amp;</w:t>
      </w:r>
    </w:p>
    <w:p w14:paraId="598A32C4" w14:textId="616301DD" w:rsidR="00437644" w:rsidRDefault="00437644" w:rsidP="00E618F8">
      <w:pPr>
        <w:spacing w:line="480" w:lineRule="auto"/>
        <w:jc w:val="center"/>
      </w:pPr>
      <w:r>
        <w:t>Raoul P. P. P. Grasman</w:t>
      </w:r>
    </w:p>
    <w:p w14:paraId="25CA6A76" w14:textId="167B99EE" w:rsidR="00437644" w:rsidRDefault="00437644" w:rsidP="00E618F8">
      <w:pPr>
        <w:spacing w:line="480" w:lineRule="auto"/>
        <w:jc w:val="center"/>
      </w:pPr>
      <w:r>
        <w:t>University of Amsterdam</w:t>
      </w:r>
    </w:p>
    <w:p w14:paraId="2696BDDD" w14:textId="77777777" w:rsidR="00567DD1" w:rsidRDefault="00567DD1" w:rsidP="00E618F8">
      <w:pPr>
        <w:spacing w:line="480" w:lineRule="auto"/>
        <w:jc w:val="center"/>
      </w:pPr>
    </w:p>
    <w:p w14:paraId="7FFE9DC0" w14:textId="77777777" w:rsidR="00563198" w:rsidRDefault="00563198" w:rsidP="00E618F8">
      <w:pPr>
        <w:spacing w:line="480" w:lineRule="auto"/>
      </w:pPr>
    </w:p>
    <w:p w14:paraId="65F6C01D" w14:textId="77777777" w:rsidR="00563198" w:rsidRDefault="00563198" w:rsidP="00E618F8">
      <w:pPr>
        <w:spacing w:line="480" w:lineRule="auto"/>
      </w:pPr>
    </w:p>
    <w:p w14:paraId="463511FE" w14:textId="77777777" w:rsidR="00560F98" w:rsidRDefault="00563198" w:rsidP="00E618F8">
      <w:pPr>
        <w:spacing w:line="480" w:lineRule="auto"/>
      </w:pPr>
      <w:r>
        <w:br w:type="page"/>
      </w:r>
    </w:p>
    <w:p w14:paraId="7D0027F8" w14:textId="783ECBEF" w:rsidR="00790AC7" w:rsidRDefault="004006AF" w:rsidP="007E5D78">
      <w:pPr>
        <w:spacing w:line="480" w:lineRule="auto"/>
        <w:ind w:firstLine="720"/>
      </w:pPr>
      <w:r>
        <w:lastRenderedPageBreak/>
        <w:t>A search in PsycINFO learns that the psychological literature anno 2012 cover</w:t>
      </w:r>
      <w:r w:rsidR="00CE13CF">
        <w:t>ed</w:t>
      </w:r>
      <w:r>
        <w:t xml:space="preserve"> </w:t>
      </w:r>
      <w:r w:rsidR="00E618F8">
        <w:t>141,102 articles</w:t>
      </w:r>
      <w:r>
        <w:t xml:space="preserve"> published</w:t>
      </w:r>
      <w:r w:rsidR="00B809A2">
        <w:t xml:space="preserve"> in 2,</w:t>
      </w:r>
      <w:r w:rsidR="00E618F8">
        <w:t>5</w:t>
      </w:r>
      <w:r w:rsidR="00342DB6">
        <w:t>23</w:t>
      </w:r>
      <w:r w:rsidR="00E618F8">
        <w:t xml:space="preserve"> peer-reviewed journals. </w:t>
      </w:r>
      <w:r>
        <w:t>Specific searches show</w:t>
      </w:r>
      <w:r w:rsidR="00E618F8">
        <w:t xml:space="preserve"> that </w:t>
      </w:r>
      <w:r w:rsidR="004E4A08">
        <w:t>in the last year</w:t>
      </w:r>
      <w:r w:rsidR="00E618F8">
        <w:t xml:space="preserve">, 1265 </w:t>
      </w:r>
      <w:r w:rsidR="00295C55">
        <w:t xml:space="preserve">psychological </w:t>
      </w:r>
      <w:r w:rsidR="00E618F8">
        <w:t xml:space="preserve">articles </w:t>
      </w:r>
      <w:r w:rsidR="004C50EE">
        <w:t>used</w:t>
      </w:r>
      <w:r w:rsidR="00ED6161">
        <w:t xml:space="preserve"> the term meta-analysis</w:t>
      </w:r>
      <w:r w:rsidR="004C50EE">
        <w:t xml:space="preserve"> in the abstract</w:t>
      </w:r>
      <w:r w:rsidR="00E618F8">
        <w:t xml:space="preserve">, </w:t>
      </w:r>
      <w:r w:rsidR="00490955">
        <w:t>684</w:t>
      </w:r>
      <w:r w:rsidR="00E618F8">
        <w:t xml:space="preserve"> </w:t>
      </w:r>
      <w:r w:rsidR="002D39F6">
        <w:t>were corrigenda/</w:t>
      </w:r>
      <w:r w:rsidR="00295C55">
        <w:t>errata,</w:t>
      </w:r>
      <w:r w:rsidR="007E5D78">
        <w:t xml:space="preserve"> 4</w:t>
      </w:r>
      <w:r w:rsidR="00E618F8">
        <w:t xml:space="preserve">1 were </w:t>
      </w:r>
      <w:r w:rsidR="004C50EE">
        <w:t>retraction notices</w:t>
      </w:r>
      <w:r w:rsidR="00E618F8">
        <w:t xml:space="preserve">, </w:t>
      </w:r>
      <w:r w:rsidR="00C66F1D">
        <w:t xml:space="preserve">and </w:t>
      </w:r>
      <w:r w:rsidR="00E618F8">
        <w:t xml:space="preserve">835 </w:t>
      </w:r>
      <w:r>
        <w:t>involved</w:t>
      </w:r>
      <w:r w:rsidR="004E4A08">
        <w:t xml:space="preserve"> </w:t>
      </w:r>
      <w:r w:rsidR="00E618F8">
        <w:t>comment</w:t>
      </w:r>
      <w:r>
        <w:t>s</w:t>
      </w:r>
      <w:r w:rsidR="004E4A08">
        <w:t xml:space="preserve"> or </w:t>
      </w:r>
      <w:r w:rsidR="00E618F8">
        <w:t>critique</w:t>
      </w:r>
      <w:r>
        <w:t>s</w:t>
      </w:r>
      <w:r w:rsidR="00C66F1D">
        <w:t xml:space="preserve">. </w:t>
      </w:r>
      <w:r w:rsidR="007E5D78">
        <w:t>Moreover,</w:t>
      </w:r>
      <w:r w:rsidR="00C538EC">
        <w:t xml:space="preserve"> </w:t>
      </w:r>
      <w:r w:rsidR="00D84B0B">
        <w:t xml:space="preserve">557 </w:t>
      </w:r>
      <w:r w:rsidR="00342DB6">
        <w:t>articles</w:t>
      </w:r>
      <w:r>
        <w:t xml:space="preserve"> </w:t>
      </w:r>
      <w:r w:rsidR="00D84B0B">
        <w:t>contained the term</w:t>
      </w:r>
      <w:r>
        <w:t xml:space="preserve"> </w:t>
      </w:r>
      <w:r w:rsidR="00C66F1D">
        <w:t>replicat</w:t>
      </w:r>
      <w:r w:rsidR="00C538EC">
        <w:t>ion</w:t>
      </w:r>
      <w:r w:rsidR="00D84B0B">
        <w:t xml:space="preserve"> in their abstract</w:t>
      </w:r>
      <w:r>
        <w:t xml:space="preserve">, </w:t>
      </w:r>
      <w:r w:rsidR="00E429CE">
        <w:t>while the abstracts of</w:t>
      </w:r>
      <w:r>
        <w:t xml:space="preserve"> </w:t>
      </w:r>
      <w:r w:rsidR="004C50EE">
        <w:t xml:space="preserve">62 </w:t>
      </w:r>
      <w:r>
        <w:t xml:space="preserve">articles </w:t>
      </w:r>
      <w:r w:rsidR="00E429CE">
        <w:t xml:space="preserve">featured </w:t>
      </w:r>
      <w:r w:rsidR="00295C55">
        <w:t>the term reanalysis</w:t>
      </w:r>
      <w:r w:rsidR="00C66F1D">
        <w:t xml:space="preserve">. </w:t>
      </w:r>
      <w:r w:rsidR="00295C55">
        <w:t xml:space="preserve">Another 167 articles appear to concern disconfirmations as they included </w:t>
      </w:r>
      <w:r w:rsidR="00774795">
        <w:t>“falsif</w:t>
      </w:r>
      <w:r w:rsidR="007F3D7A">
        <w:t>y/falsif</w:t>
      </w:r>
      <w:r w:rsidR="00774795">
        <w:t>ies’”, “contradict</w:t>
      </w:r>
      <w:r w:rsidR="00100EC6">
        <w:t>(</w:t>
      </w:r>
      <w:r w:rsidR="00774795">
        <w:t>s</w:t>
      </w:r>
      <w:r w:rsidR="00100EC6">
        <w:t>)</w:t>
      </w:r>
      <w:r w:rsidR="00774795">
        <w:t>”, or “disconfirm</w:t>
      </w:r>
      <w:r w:rsidR="00100EC6">
        <w:t>(</w:t>
      </w:r>
      <w:r w:rsidR="00774795">
        <w:t>s</w:t>
      </w:r>
      <w:r w:rsidR="00100EC6">
        <w:t>)</w:t>
      </w:r>
      <w:r w:rsidR="00774795">
        <w:t xml:space="preserve">” in the abstract. </w:t>
      </w:r>
      <w:r w:rsidR="00490955">
        <w:t xml:space="preserve">To put these numbers in historical perspective, </w:t>
      </w:r>
      <w:r w:rsidR="00437644">
        <w:t xml:space="preserve">we </w:t>
      </w:r>
      <w:r w:rsidR="00490955">
        <w:t>repeated the</w:t>
      </w:r>
      <w:r w:rsidR="008E6DDF">
        <w:t>se</w:t>
      </w:r>
      <w:r w:rsidR="00490955">
        <w:t xml:space="preserve"> search</w:t>
      </w:r>
      <w:r w:rsidR="008E6DDF">
        <w:t>es</w:t>
      </w:r>
      <w:r w:rsidR="00490955">
        <w:t xml:space="preserve"> for </w:t>
      </w:r>
      <w:r w:rsidR="008E6DDF">
        <w:t>the last 50 years</w:t>
      </w:r>
      <w:r w:rsidR="00490955">
        <w:t>.</w:t>
      </w:r>
      <w:r w:rsidR="007E5D78">
        <w:t xml:space="preserve"> </w:t>
      </w:r>
      <w:r w:rsidR="00490955">
        <w:t>The resulting</w:t>
      </w:r>
      <w:r w:rsidR="008E6DDF">
        <w:t xml:space="preserve"> data shed light on </w:t>
      </w:r>
      <w:r w:rsidR="00490955">
        <w:t xml:space="preserve">the growth of </w:t>
      </w:r>
      <w:r w:rsidR="001869B6">
        <w:t xml:space="preserve">the psychological literature </w:t>
      </w:r>
      <w:r w:rsidR="00490955">
        <w:t xml:space="preserve">and </w:t>
      </w:r>
      <w:r w:rsidR="00386765">
        <w:t xml:space="preserve">trends in </w:t>
      </w:r>
      <w:r w:rsidR="004C50EE">
        <w:t xml:space="preserve">corrective mechanisms </w:t>
      </w:r>
      <w:r w:rsidR="001869B6">
        <w:t>therein</w:t>
      </w:r>
      <w:r w:rsidR="00490955">
        <w:t xml:space="preserve">. </w:t>
      </w:r>
      <w:r w:rsidR="00437644">
        <w:t>We</w:t>
      </w:r>
      <w:r w:rsidR="007E5D78">
        <w:t xml:space="preserve"> </w:t>
      </w:r>
      <w:r w:rsidR="00295C55">
        <w:t>used</w:t>
      </w:r>
      <w:r w:rsidR="004C50EE">
        <w:t xml:space="preserve"> </w:t>
      </w:r>
      <w:r w:rsidR="007E5D78">
        <w:t xml:space="preserve">unambiguous </w:t>
      </w:r>
      <w:r w:rsidR="006E2E7B">
        <w:t>search-</w:t>
      </w:r>
      <w:r>
        <w:t>strings</w:t>
      </w:r>
      <w:r w:rsidR="00386765">
        <w:t xml:space="preserve"> related to common corrective mechanisms</w:t>
      </w:r>
      <w:r w:rsidR="007E5D78">
        <w:t xml:space="preserve"> (i.e., </w:t>
      </w:r>
      <w:r w:rsidR="00100EC6">
        <w:t>avoiding terms</w:t>
      </w:r>
      <w:r>
        <w:t xml:space="preserve"> compounded by substance</w:t>
      </w:r>
      <w:r w:rsidR="007E5D78">
        <w:t>)</w:t>
      </w:r>
      <w:r w:rsidR="00295C55">
        <w:t xml:space="preserve"> to shed light on the </w:t>
      </w:r>
      <w:r w:rsidR="009038F3">
        <w:t>appearance</w:t>
      </w:r>
      <w:r w:rsidR="00295C55">
        <w:t xml:space="preserve"> of relevant articles</w:t>
      </w:r>
      <w:r w:rsidR="007E5D78">
        <w:t xml:space="preserve">. </w:t>
      </w:r>
      <w:r w:rsidR="00612FD5">
        <w:t>Counts per year</w:t>
      </w:r>
      <w:r w:rsidR="00490955">
        <w:t xml:space="preserve"> </w:t>
      </w:r>
      <w:r w:rsidR="004B051F">
        <w:t xml:space="preserve">are depicted in Figure 1 for </w:t>
      </w:r>
      <w:r>
        <w:t xml:space="preserve">total number of </w:t>
      </w:r>
      <w:r w:rsidR="00612FD5">
        <w:t>a</w:t>
      </w:r>
      <w:r w:rsidR="004B051F">
        <w:t xml:space="preserve">rticles </w:t>
      </w:r>
      <w:r w:rsidR="00CB37A8">
        <w:t>an</w:t>
      </w:r>
      <w:r w:rsidR="00B809A2">
        <w:t xml:space="preserve">d journals, </w:t>
      </w:r>
      <w:r w:rsidR="00BD7D3E">
        <w:t>publications</w:t>
      </w:r>
      <w:r w:rsidR="004B051F">
        <w:t xml:space="preserve"> rel</w:t>
      </w:r>
      <w:r w:rsidR="00F4015F">
        <w:t>ated to meta-ana</w:t>
      </w:r>
      <w:r w:rsidR="007E5D78">
        <w:t>lysi</w:t>
      </w:r>
      <w:r w:rsidR="00BD7D3E">
        <w:t xml:space="preserve">s, critiques/comments, </w:t>
      </w:r>
      <w:r w:rsidR="00774795">
        <w:t>disconfirmations</w:t>
      </w:r>
      <w:r w:rsidR="00B809A2">
        <w:t>, errata/corrigenda</w:t>
      </w:r>
      <w:r w:rsidR="00774795">
        <w:t xml:space="preserve">, </w:t>
      </w:r>
      <w:r w:rsidR="00F46BA5">
        <w:t xml:space="preserve">retractions, </w:t>
      </w:r>
      <w:r w:rsidR="00E429CE">
        <w:t>replications</w:t>
      </w:r>
      <w:r w:rsidR="004C50EE">
        <w:t>, and re</w:t>
      </w:r>
      <w:r w:rsidR="004E4A08">
        <w:t>-</w:t>
      </w:r>
      <w:r w:rsidR="004C50EE">
        <w:t>analys</w:t>
      </w:r>
      <w:r w:rsidR="00100EC6">
        <w:t>e</w:t>
      </w:r>
      <w:r w:rsidR="004C50EE">
        <w:t>s</w:t>
      </w:r>
      <w:r w:rsidR="00BD7D3E">
        <w:t>.</w:t>
      </w:r>
      <w:r w:rsidR="006D1EA5" w:rsidRPr="006D1EA5">
        <w:t xml:space="preserve"> </w:t>
      </w:r>
      <w:r w:rsidR="006D1EA5">
        <w:t>The</w:t>
      </w:r>
      <w:r w:rsidR="004C50EE">
        <w:t xml:space="preserve"> </w:t>
      </w:r>
      <w:r w:rsidR="006D1EA5">
        <w:t>data, search strings, and database limits are given in the appendix.</w:t>
      </w:r>
    </w:p>
    <w:p w14:paraId="4442F769" w14:textId="3E475CD9" w:rsidR="006B3663" w:rsidRPr="00453514" w:rsidRDefault="006B3663" w:rsidP="00E618F8">
      <w:pPr>
        <w:spacing w:line="480" w:lineRule="auto"/>
        <w:rPr>
          <w:rFonts w:ascii="Cambria" w:hAnsi="Cambria"/>
        </w:rPr>
      </w:pPr>
      <w:r>
        <w:tab/>
        <w:t xml:space="preserve">The number of articles </w:t>
      </w:r>
      <w:r w:rsidR="00C83565">
        <w:t>(</w:t>
      </w:r>
      <w:r>
        <w:t>Panel A</w:t>
      </w:r>
      <w:r w:rsidR="00C83565">
        <w:t>)</w:t>
      </w:r>
      <w:r>
        <w:t xml:space="preserve"> has grown </w:t>
      </w:r>
      <w:r w:rsidR="009038F3">
        <w:t>sharply</w:t>
      </w:r>
      <w:r>
        <w:t xml:space="preserve"> </w:t>
      </w:r>
      <w:r w:rsidR="001602CF">
        <w:t xml:space="preserve">from 5907 in 1963 to </w:t>
      </w:r>
      <w:r w:rsidR="003E311B">
        <w:t xml:space="preserve">141,102 </w:t>
      </w:r>
      <w:r w:rsidR="00397743">
        <w:t>in 2012</w:t>
      </w:r>
      <w:r w:rsidR="001602CF">
        <w:t>. This</w:t>
      </w:r>
      <w:r>
        <w:t xml:space="preserve"> </w:t>
      </w:r>
      <w:r w:rsidR="00BC13B5">
        <w:t>aligns with</w:t>
      </w:r>
      <w:r>
        <w:t xml:space="preserve"> t</w:t>
      </w:r>
      <w:r w:rsidR="009038F3">
        <w:t>he increasing number of journals</w:t>
      </w:r>
      <w:r>
        <w:t xml:space="preserve"> listed in PsycINFO </w:t>
      </w:r>
      <w:r w:rsidR="001602CF">
        <w:t>(</w:t>
      </w:r>
      <w:r w:rsidR="00D8768E">
        <w:t>line</w:t>
      </w:r>
      <w:r w:rsidR="0099241F">
        <w:t xml:space="preserve"> in Panel A</w:t>
      </w:r>
      <w:r w:rsidR="001602CF">
        <w:t xml:space="preserve">), which </w:t>
      </w:r>
      <w:r w:rsidR="009038F3">
        <w:t>went</w:t>
      </w:r>
      <w:r w:rsidR="001602CF">
        <w:t xml:space="preserve"> from</w:t>
      </w:r>
      <w:r w:rsidR="00F46BA5">
        <w:t xml:space="preserve"> </w:t>
      </w:r>
      <w:r w:rsidR="00BE1024">
        <w:t>182 to 2523</w:t>
      </w:r>
      <w:r w:rsidR="001602CF">
        <w:t>. I</w:t>
      </w:r>
      <w:r w:rsidR="009038F3">
        <w:t xml:space="preserve">ncreases in specific types of articles </w:t>
      </w:r>
      <w:r w:rsidR="001602CF">
        <w:t>should be viewed</w:t>
      </w:r>
      <w:r w:rsidR="003E311B">
        <w:t xml:space="preserve"> relative to the </w:t>
      </w:r>
      <w:r w:rsidR="009038F3">
        <w:t xml:space="preserve">total </w:t>
      </w:r>
      <w:r w:rsidR="003E311B">
        <w:t>number of</w:t>
      </w:r>
      <w:r w:rsidR="001602CF">
        <w:t xml:space="preserve"> articles</w:t>
      </w:r>
      <w:r w:rsidR="000F5C8B">
        <w:t xml:space="preserve"> by year</w:t>
      </w:r>
      <w:r w:rsidR="00BE1024">
        <w:t>, s</w:t>
      </w:r>
      <w:r w:rsidR="001602CF">
        <w:t xml:space="preserve">o </w:t>
      </w:r>
      <w:r w:rsidR="002D1B7E">
        <w:t>Panels B-H include</w:t>
      </w:r>
      <w:r w:rsidR="001602CF">
        <w:t xml:space="preserve"> both the raw </w:t>
      </w:r>
      <w:r w:rsidR="00BE1024">
        <w:t>counts</w:t>
      </w:r>
      <w:r w:rsidR="009038F3">
        <w:t xml:space="preserve"> as bars </w:t>
      </w:r>
      <w:r w:rsidR="001602CF">
        <w:t>and the percentage</w:t>
      </w:r>
      <w:r w:rsidR="004E549E">
        <w:t>s</w:t>
      </w:r>
      <w:r w:rsidR="00AB055F">
        <w:t xml:space="preserve"> as</w:t>
      </w:r>
      <w:r w:rsidR="004C50EE">
        <w:t xml:space="preserve"> line</w:t>
      </w:r>
      <w:r w:rsidR="00AB055F">
        <w:t>s</w:t>
      </w:r>
      <w:r w:rsidR="001602CF">
        <w:t>.</w:t>
      </w:r>
      <w:r w:rsidR="00EC1CD7">
        <w:t xml:space="preserve"> We tested for trends using standard logistic regressions</w:t>
      </w:r>
      <w:r w:rsidR="00453514">
        <w:t xml:space="preserve"> of records/articles</w:t>
      </w:r>
      <w:r w:rsidR="00EC1CD7">
        <w:t xml:space="preserve"> </w:t>
      </w:r>
      <w:r w:rsidR="00453514">
        <w:t>with</w:t>
      </w:r>
      <w:r w:rsidR="00EC1CD7">
        <w:t xml:space="preserve"> year and the square of year</w:t>
      </w:r>
      <w:r w:rsidR="00EC1CD7">
        <w:rPr>
          <w:vertAlign w:val="superscript"/>
        </w:rPr>
        <w:t xml:space="preserve"> </w:t>
      </w:r>
      <w:r w:rsidR="00EC1CD7">
        <w:t xml:space="preserve">as predictors, and </w:t>
      </w:r>
      <w:r w:rsidR="00453514">
        <w:t xml:space="preserve">additionally </w:t>
      </w:r>
      <w:r w:rsidR="00EC1CD7">
        <w:t>with period</w:t>
      </w:r>
      <w:r w:rsidR="00453514">
        <w:t xml:space="preserve"> (1963-1987 vs. 1988-2012) as </w:t>
      </w:r>
      <w:r w:rsidR="00D51342">
        <w:t xml:space="preserve">dichotomous predictor. </w:t>
      </w:r>
      <w:r w:rsidR="00453514">
        <w:t>All trends</w:t>
      </w:r>
      <w:r w:rsidR="00D51342">
        <w:t xml:space="preserve"> mentioned </w:t>
      </w:r>
      <w:r w:rsidR="00CE210A">
        <w:t xml:space="preserve">below </w:t>
      </w:r>
      <w:r w:rsidR="00453514">
        <w:t>we</w:t>
      </w:r>
      <w:r w:rsidR="00D51342">
        <w:t>re</w:t>
      </w:r>
      <w:r w:rsidR="002019AC">
        <w:t xml:space="preserve"> significant </w:t>
      </w:r>
      <w:r w:rsidR="002019AC" w:rsidRPr="00453514">
        <w:rPr>
          <w:rFonts w:ascii="Cambria" w:hAnsi="Cambria"/>
        </w:rPr>
        <w:t>(</w:t>
      </w:r>
      <w:r w:rsidR="00453514" w:rsidRPr="00453514">
        <w:rPr>
          <w:rFonts w:ascii="Cambria" w:hAnsi="Cambria" w:cs="Lucida Grande"/>
          <w:color w:val="000000"/>
        </w:rPr>
        <w:t>α</w:t>
      </w:r>
      <w:r w:rsidR="002019AC" w:rsidRPr="00453514">
        <w:rPr>
          <w:rFonts w:ascii="Cambria" w:hAnsi="Cambria"/>
        </w:rPr>
        <w:t>=.05)</w:t>
      </w:r>
      <w:r w:rsidR="00EC1CD7" w:rsidRPr="00453514">
        <w:rPr>
          <w:rFonts w:ascii="Cambria" w:hAnsi="Cambria"/>
        </w:rPr>
        <w:t>.</w:t>
      </w:r>
    </w:p>
    <w:p w14:paraId="6F359B10" w14:textId="577740C7" w:rsidR="001602CF" w:rsidRDefault="001602CF" w:rsidP="00E618F8">
      <w:pPr>
        <w:spacing w:line="480" w:lineRule="auto"/>
      </w:pPr>
      <w:r>
        <w:tab/>
        <w:t xml:space="preserve">Panel B shows </w:t>
      </w:r>
      <w:r w:rsidR="00650934">
        <w:t>an increasing</w:t>
      </w:r>
      <w:r>
        <w:t xml:space="preserve"> number of </w:t>
      </w:r>
      <w:r w:rsidR="00D8768E">
        <w:t>articles</w:t>
      </w:r>
      <w:r w:rsidR="008655B7">
        <w:t xml:space="preserve"> with “meta-analysis” in the abstract</w:t>
      </w:r>
      <w:r w:rsidR="004C50EE">
        <w:t>,</w:t>
      </w:r>
      <w:r w:rsidR="00D8768E">
        <w:t xml:space="preserve"> starting </w:t>
      </w:r>
      <w:r w:rsidR="00922704">
        <w:t>with the development of</w:t>
      </w:r>
      <w:r w:rsidR="00D8768E">
        <w:t xml:space="preserve"> </w:t>
      </w:r>
      <w:r w:rsidR="00922704">
        <w:t>meta-analysis in the</w:t>
      </w:r>
      <w:r w:rsidR="00D8768E">
        <w:t xml:space="preserve"> late 1970s. The increase </w:t>
      </w:r>
      <w:r w:rsidR="00EF36BE">
        <w:t xml:space="preserve">in meta-analytic articles </w:t>
      </w:r>
      <w:r w:rsidR="00D8768E">
        <w:t xml:space="preserve">is disproportionate </w:t>
      </w:r>
      <w:r w:rsidR="00EF36BE">
        <w:t xml:space="preserve">in the sense that their </w:t>
      </w:r>
      <w:r w:rsidR="00E66B3B">
        <w:t xml:space="preserve">relative </w:t>
      </w:r>
      <w:r w:rsidR="00EF36BE">
        <w:t xml:space="preserve">occurrence </w:t>
      </w:r>
      <w:r w:rsidR="00EA1EF4">
        <w:t xml:space="preserve">went </w:t>
      </w:r>
      <w:r w:rsidR="003E311B">
        <w:t xml:space="preserve">up </w:t>
      </w:r>
      <w:r w:rsidR="00EA1EF4">
        <w:t xml:space="preserve">from </w:t>
      </w:r>
      <w:r w:rsidR="003E311B">
        <w:t>0</w:t>
      </w:r>
      <w:r w:rsidR="00EA1EF4">
        <w:t xml:space="preserve">.2% in the 1980s to </w:t>
      </w:r>
      <w:r w:rsidR="003E311B">
        <w:t>0</w:t>
      </w:r>
      <w:r w:rsidR="00EA1EF4">
        <w:t xml:space="preserve">.9% in the last years. </w:t>
      </w:r>
    </w:p>
    <w:p w14:paraId="0C8CC633" w14:textId="4931262F" w:rsidR="00D8768E" w:rsidRDefault="00D8768E" w:rsidP="00E618F8">
      <w:pPr>
        <w:spacing w:line="480" w:lineRule="auto"/>
      </w:pPr>
      <w:r>
        <w:tab/>
        <w:t xml:space="preserve">Panel C </w:t>
      </w:r>
      <w:r w:rsidR="008655B7">
        <w:t>reports</w:t>
      </w:r>
      <w:r>
        <w:t xml:space="preserve"> the number of articles with </w:t>
      </w:r>
      <w:r w:rsidR="008655B7">
        <w:t>c</w:t>
      </w:r>
      <w:r>
        <w:t xml:space="preserve">ritique or </w:t>
      </w:r>
      <w:r w:rsidR="008655B7">
        <w:t>c</w:t>
      </w:r>
      <w:r>
        <w:t xml:space="preserve">omment in the title. </w:t>
      </w:r>
      <w:r w:rsidR="004A14C2">
        <w:t>Despite the rising numbers of such critical articles in PsycINFO</w:t>
      </w:r>
      <w:r>
        <w:t>, the</w:t>
      </w:r>
      <w:r w:rsidR="00EA1EF4">
        <w:t>ir</w:t>
      </w:r>
      <w:r>
        <w:t xml:space="preserve"> relative appearanc</w:t>
      </w:r>
      <w:r w:rsidR="00EC1CD7">
        <w:t xml:space="preserve">e </w:t>
      </w:r>
      <w:r w:rsidR="004172B6">
        <w:t>is quite constant</w:t>
      </w:r>
      <w:r w:rsidR="009E6EB8">
        <w:t>,</w:t>
      </w:r>
      <w:r w:rsidR="004172B6">
        <w:t xml:space="preserve"> with </w:t>
      </w:r>
      <w:r w:rsidR="00EC1CD7">
        <w:t>a slight drop since 1987.</w:t>
      </w:r>
    </w:p>
    <w:p w14:paraId="7E342977" w14:textId="56524338" w:rsidR="00610182" w:rsidRDefault="00610182" w:rsidP="00610182">
      <w:pPr>
        <w:spacing w:line="480" w:lineRule="auto"/>
        <w:ind w:firstLine="720"/>
      </w:pPr>
      <w:r>
        <w:t xml:space="preserve">Panel D includes the number of articles with </w:t>
      </w:r>
      <w:r w:rsidR="00BE1024">
        <w:t>“disconfirm</w:t>
      </w:r>
      <w:r w:rsidR="00123662">
        <w:t>(</w:t>
      </w:r>
      <w:r w:rsidR="00BE1024">
        <w:t>s</w:t>
      </w:r>
      <w:r w:rsidR="00123662">
        <w:t>)</w:t>
      </w:r>
      <w:r w:rsidR="00BE1024">
        <w:t xml:space="preserve">”, </w:t>
      </w:r>
      <w:r>
        <w:t>“falsif</w:t>
      </w:r>
      <w:r w:rsidR="007F3D7A">
        <w:t>y/falsif</w:t>
      </w:r>
      <w:r>
        <w:t xml:space="preserve">ies’”, </w:t>
      </w:r>
      <w:r w:rsidR="00BE1024">
        <w:t>or “contradict</w:t>
      </w:r>
      <w:r w:rsidR="00123662">
        <w:t>(</w:t>
      </w:r>
      <w:r w:rsidR="00BE1024">
        <w:t>s</w:t>
      </w:r>
      <w:r w:rsidR="00123662">
        <w:t>)</w:t>
      </w:r>
      <w:r w:rsidR="00BE1024">
        <w:t xml:space="preserve">” </w:t>
      </w:r>
      <w:r>
        <w:t xml:space="preserve">in the abstract. Despite the growing count per year, the relative appearance of articles </w:t>
      </w:r>
      <w:r w:rsidR="00EA1EF4">
        <w:t>that appear to fit Po</w:t>
      </w:r>
      <w:r w:rsidR="00E66B3B">
        <w:t>pper’s</w:t>
      </w:r>
      <w:r w:rsidR="00EA1EF4">
        <w:t xml:space="preserve"> philosophy </w:t>
      </w:r>
      <w:r>
        <w:t xml:space="preserve">was higher in the period 1973-1985 </w:t>
      </w:r>
      <w:r w:rsidR="00EA1EF4">
        <w:t xml:space="preserve">(around </w:t>
      </w:r>
      <w:r w:rsidR="003E311B">
        <w:t>0</w:t>
      </w:r>
      <w:r w:rsidR="00EA1EF4">
        <w:t xml:space="preserve">.2%) </w:t>
      </w:r>
      <w:r>
        <w:t>than in the last 25 years</w:t>
      </w:r>
      <w:r w:rsidR="00EA1EF4">
        <w:t xml:space="preserve"> (around </w:t>
      </w:r>
      <w:r w:rsidR="003E311B">
        <w:t>0</w:t>
      </w:r>
      <w:r w:rsidR="00EA1EF4">
        <w:t>.1%)</w:t>
      </w:r>
      <w:r>
        <w:t>.</w:t>
      </w:r>
    </w:p>
    <w:p w14:paraId="5B0CDFFF" w14:textId="7F1795FD" w:rsidR="00610182" w:rsidRDefault="00D8768E" w:rsidP="00E618F8">
      <w:pPr>
        <w:spacing w:line="480" w:lineRule="auto"/>
      </w:pPr>
      <w:r>
        <w:tab/>
      </w:r>
      <w:r w:rsidR="00610182">
        <w:t>Panel E depicts the trend line and the number of articles with erratu</w:t>
      </w:r>
      <w:r w:rsidR="009E6EB8">
        <w:t>m or corrigendum in the title (we</w:t>
      </w:r>
      <w:r w:rsidR="00610182">
        <w:t xml:space="preserve"> did not search with “correction” because </w:t>
      </w:r>
      <w:r w:rsidR="00E66B3B">
        <w:t xml:space="preserve">of its substantive meaning). Results show </w:t>
      </w:r>
      <w:r w:rsidR="00610182">
        <w:t>a</w:t>
      </w:r>
      <w:r w:rsidR="00E66B3B">
        <w:t xml:space="preserve"> near-absence of errata/corrigenda in most of the 1980s and a</w:t>
      </w:r>
      <w:r w:rsidR="00610182">
        <w:t xml:space="preserve"> disproportionate increase in </w:t>
      </w:r>
      <w:r w:rsidR="00E66B3B">
        <w:t xml:space="preserve">(self-)corrections </w:t>
      </w:r>
      <w:r w:rsidR="000E4F98">
        <w:t>since 198</w:t>
      </w:r>
      <w:r w:rsidR="004172B6">
        <w:t>7</w:t>
      </w:r>
      <w:r w:rsidR="00610182">
        <w:t xml:space="preserve">. </w:t>
      </w:r>
    </w:p>
    <w:p w14:paraId="1D2A26EE" w14:textId="4B650B7C" w:rsidR="00580C54" w:rsidRDefault="008655B7" w:rsidP="00610182">
      <w:pPr>
        <w:spacing w:line="480" w:lineRule="auto"/>
        <w:ind w:firstLine="720"/>
      </w:pPr>
      <w:r>
        <w:t>Papers may be retracted because of gross</w:t>
      </w:r>
      <w:r w:rsidR="00976B13">
        <w:t xml:space="preserve"> errors, failures to replicate</w:t>
      </w:r>
      <w:r>
        <w:t>, or scientific misconduct</w:t>
      </w:r>
      <w:r w:rsidR="00922704">
        <w:t xml:space="preserve">. </w:t>
      </w:r>
      <w:r w:rsidR="00D8768E">
        <w:t xml:space="preserve">Panel </w:t>
      </w:r>
      <w:r w:rsidR="00610182">
        <w:t>F</w:t>
      </w:r>
      <w:r w:rsidR="00D8768E">
        <w:t xml:space="preserve"> </w:t>
      </w:r>
      <w:r w:rsidR="00976B13">
        <w:t>highlights a</w:t>
      </w:r>
      <w:r w:rsidR="000359DC">
        <w:t xml:space="preserve"> sharp increase in the number and relative frequency of retracted papers in the last decade. The increase is </w:t>
      </w:r>
      <w:r w:rsidR="00230DF3">
        <w:t xml:space="preserve">disproportionate </w:t>
      </w:r>
      <w:r w:rsidR="000359DC">
        <w:t xml:space="preserve">even if we exclude </w:t>
      </w:r>
      <w:r w:rsidR="00B2778B">
        <w:t xml:space="preserve">the year </w:t>
      </w:r>
      <w:r w:rsidR="000359DC">
        <w:t>2012</w:t>
      </w:r>
      <w:r w:rsidR="00800AAF">
        <w:t>,</w:t>
      </w:r>
      <w:r w:rsidR="00D8768E">
        <w:t xml:space="preserve"> </w:t>
      </w:r>
      <w:r w:rsidR="00B2778B">
        <w:t>which features many</w:t>
      </w:r>
      <w:r w:rsidR="00976B13">
        <w:t xml:space="preserve"> retractions </w:t>
      </w:r>
      <w:r w:rsidR="000359DC">
        <w:t xml:space="preserve">by Diederik Stapel. </w:t>
      </w:r>
      <w:r w:rsidR="008559D3">
        <w:t>In psychology, the</w:t>
      </w:r>
      <w:r w:rsidR="00800AAF">
        <w:t xml:space="preserve"> </w:t>
      </w:r>
      <w:r w:rsidR="001167CB">
        <w:t>yearly retraction rate</w:t>
      </w:r>
      <w:r w:rsidR="00230DF3">
        <w:t xml:space="preserve"> </w:t>
      </w:r>
      <w:r w:rsidR="001167CB">
        <w:t>o</w:t>
      </w:r>
      <w:r w:rsidR="00230DF3">
        <w:t xml:space="preserve">f published articles </w:t>
      </w:r>
      <w:r w:rsidR="004C50EE">
        <w:t>is</w:t>
      </w:r>
      <w:r w:rsidR="007D20B5">
        <w:t xml:space="preserve"> </w:t>
      </w:r>
      <w:r w:rsidR="00B2778B">
        <w:t xml:space="preserve">currently </w:t>
      </w:r>
      <w:r w:rsidR="007D20B5">
        <w:t xml:space="preserve">around </w:t>
      </w:r>
      <w:r w:rsidR="008559D3">
        <w:t>0</w:t>
      </w:r>
      <w:r w:rsidR="007D20B5">
        <w:t>.02</w:t>
      </w:r>
      <w:r w:rsidR="005C68CA">
        <w:t>%</w:t>
      </w:r>
      <w:r w:rsidR="004C50EE">
        <w:t>, which</w:t>
      </w:r>
      <w:r w:rsidR="007D20B5">
        <w:t xml:space="preserve"> </w:t>
      </w:r>
      <w:r w:rsidR="00922704">
        <w:t>aligns</w:t>
      </w:r>
      <w:r w:rsidR="005C68CA">
        <w:t xml:space="preserve"> with </w:t>
      </w:r>
      <w:r w:rsidR="00C83565">
        <w:t xml:space="preserve">the </w:t>
      </w:r>
      <w:r w:rsidR="00B2778B">
        <w:t xml:space="preserve">recent </w:t>
      </w:r>
      <w:r w:rsidR="00800AAF">
        <w:t xml:space="preserve">(increasing) </w:t>
      </w:r>
      <w:r w:rsidR="00C83565">
        <w:t>rate</w:t>
      </w:r>
      <w:r w:rsidR="005C68CA">
        <w:t xml:space="preserve"> documented </w:t>
      </w:r>
      <w:r w:rsidR="000F108A">
        <w:t>across the whole of science</w:t>
      </w:r>
      <w:r w:rsidR="007D20B5">
        <w:t xml:space="preserve"> </w:t>
      </w:r>
      <w:r w:rsidR="007D20B5">
        <w:fldChar w:fldCharType="begin"/>
      </w:r>
      <w:r w:rsidR="007D20B5">
        <w:instrText xml:space="preserve"> ADDIN EN.CITE &lt;EndNote&gt;&lt;Cite&gt;&lt;Author&gt;Van Noorden&lt;/Author&gt;&lt;Year&gt;2011&lt;/Year&gt;&lt;RecNum&gt;738&lt;/RecNum&gt;&lt;DisplayText&gt;(Van Noorden, 2011)&lt;/DisplayText&gt;&lt;record&gt;&lt;rec-number&gt;738&lt;/rec-number&gt;&lt;foreign-keys&gt;&lt;key app="EN" db-id="ztpf9wxdpwz5taeeweuvf9wma9d2wr5pt5z5"&gt;738&lt;/key&gt;&lt;/foreign-keys&gt;&lt;ref-type name="Journal Article"&gt;17&lt;/ref-type&gt;&lt;contributors&gt;&lt;authors&gt;&lt;author&gt;Van Noorden, R.&lt;/author&gt;&lt;/authors&gt;&lt;/contributors&gt;&lt;titles&gt;&lt;title&gt;Science publishing: The trouble with retractions&lt;/title&gt;&lt;secondary-title&gt;Nature&lt;/secondary-title&gt;&lt;/titles&gt;&lt;periodical&gt;&lt;full-title&gt;Nature&lt;/full-title&gt;&lt;/periodical&gt;&lt;pages&gt;26-28&lt;/pages&gt;&lt;volume&gt;478&lt;/volume&gt;&lt;dates&gt;&lt;year&gt;2011&lt;/year&gt;&lt;/dates&gt;&lt;urls&gt;&lt;/urls&gt;&lt;electronic-resource-num&gt;10.1038/478026a&lt;/electronic-resource-num&gt;&lt;/record&gt;&lt;/Cite&gt;&lt;/EndNote&gt;</w:instrText>
      </w:r>
      <w:r w:rsidR="007D20B5">
        <w:fldChar w:fldCharType="separate"/>
      </w:r>
      <w:r w:rsidR="007D20B5">
        <w:rPr>
          <w:noProof/>
        </w:rPr>
        <w:t>(</w:t>
      </w:r>
      <w:hyperlink w:anchor="_ENREF_3" w:tooltip="Van Noorden, 2011 #738" w:history="1">
        <w:r w:rsidR="008D022A">
          <w:rPr>
            <w:noProof/>
          </w:rPr>
          <w:t>Van Noorden, 2011</w:t>
        </w:r>
      </w:hyperlink>
      <w:r w:rsidR="007D20B5">
        <w:rPr>
          <w:noProof/>
        </w:rPr>
        <w:t>)</w:t>
      </w:r>
      <w:r w:rsidR="007D20B5">
        <w:fldChar w:fldCharType="end"/>
      </w:r>
      <w:r w:rsidR="005C68CA">
        <w:t xml:space="preserve">. </w:t>
      </w:r>
    </w:p>
    <w:p w14:paraId="0BC19C46" w14:textId="02EEC7A8" w:rsidR="007E5D78" w:rsidRDefault="00580C54" w:rsidP="00E618F8">
      <w:pPr>
        <w:spacing w:line="480" w:lineRule="auto"/>
      </w:pPr>
      <w:r>
        <w:tab/>
      </w:r>
      <w:r w:rsidR="00E23AEF">
        <w:t>Replication concerns a</w:t>
      </w:r>
      <w:r>
        <w:t xml:space="preserve"> </w:t>
      </w:r>
      <w:r w:rsidR="00E23AEF">
        <w:t>core</w:t>
      </w:r>
      <w:r>
        <w:t xml:space="preserve"> </w:t>
      </w:r>
      <w:r w:rsidR="00E23AEF">
        <w:t xml:space="preserve">corrective mechanism of science </w:t>
      </w:r>
      <w:r w:rsidR="00904FB6">
        <w:fldChar w:fldCharType="begin"/>
      </w:r>
      <w:r w:rsidR="002B2F8B">
        <w:instrText xml:space="preserve"> ADDIN EN.CITE &lt;EndNote&gt;&lt;Cite&gt;&lt;Author&gt;Asendorpf&lt;/Author&gt;&lt;Year&gt;2013&lt;/Year&gt;&lt;RecNum&gt;910&lt;/RecNum&gt;&lt;DisplayText&gt;(Asendorpf et al., 2013)&lt;/DisplayText&gt;&lt;record&gt;&lt;rec-number&gt;910&lt;/rec-number&gt;&lt;foreign-keys&gt;&lt;key app="EN" db-id="ztpf9wxdpwz5taeeweuvf9wma9d2wr5pt5z5"&gt;910&lt;/key&gt;&lt;/foreign-keys&gt;&lt;ref-type name="Journal Article"&gt;17&lt;/ref-type&gt;&lt;contributors&gt;&lt;authors&gt;&lt;author&gt;Jens B. Asendorpf&lt;/author&gt;&lt;author&gt;Mark Conner&lt;/author&gt;&lt;author&gt;Filip De Fruyt&lt;/author&gt;&lt;author&gt;Jan De Houwer&lt;/author&gt;&lt;author&gt;Jaap J. A. Denissen&lt;/author&gt;&lt;author&gt;Klaus Fiedler&lt;/author&gt;&lt;author&gt;Susann Fiedler&lt;/author&gt;&lt;author&gt;David C. Funder&lt;/author&gt;&lt;author&gt;Reinhold Kliegl&lt;/author&gt;&lt;author&gt;Brian A. Nosek&lt;/author&gt;&lt;author&gt;Marco Perugini&lt;/author&gt;&lt;author&gt;Brent W. Roberts&lt;/author&gt;&lt;author&gt;Manfred Schmitt&lt;/author&gt;&lt;author&gt;Marcel A. G. van Aken&lt;/author&gt;&lt;author&gt;Hannelore Weber&lt;/author&gt;&lt;author&gt;Jelte M. Wicherts&lt;/author&gt;&lt;/authors&gt;&lt;/contributors&gt;&lt;titles&gt;&lt;title&gt;Recommendations for increasing replicability in psychology&lt;/title&gt;&lt;secondary-title&gt;European Journal of Personality&lt;/secondary-title&gt;&lt;/titles&gt;&lt;periodical&gt;&lt;full-title&gt;European Journal of Personality&lt;/full-title&gt;&lt;/periodical&gt;&lt;pages&gt;108-119&lt;/pages&gt;&lt;volume&gt;27&lt;/volume&gt;&lt;dates&gt;&lt;year&gt;2013&lt;/year&gt;&lt;/dates&gt;&lt;urls&gt;&lt;/urls&gt;&lt;electronic-resource-num&gt;10.1002/per.1919&lt;/electronic-resource-num&gt;&lt;/record&gt;&lt;/Cite&gt;&lt;/EndNote&gt;</w:instrText>
      </w:r>
      <w:r w:rsidR="00904FB6">
        <w:fldChar w:fldCharType="separate"/>
      </w:r>
      <w:r w:rsidR="006412C0">
        <w:rPr>
          <w:noProof/>
        </w:rPr>
        <w:t>(</w:t>
      </w:r>
      <w:hyperlink w:anchor="_ENREF_1" w:tooltip="Asendorpf, 2013 #910" w:history="1">
        <w:r w:rsidR="008D022A">
          <w:rPr>
            <w:noProof/>
          </w:rPr>
          <w:t>Asendorpf et al., 2013</w:t>
        </w:r>
      </w:hyperlink>
      <w:r w:rsidR="006412C0">
        <w:rPr>
          <w:noProof/>
        </w:rPr>
        <w:t>)</w:t>
      </w:r>
      <w:r w:rsidR="00904FB6">
        <w:fldChar w:fldCharType="end"/>
      </w:r>
      <w:r>
        <w:t xml:space="preserve">. Panel </w:t>
      </w:r>
      <w:r w:rsidR="00610182">
        <w:t>G</w:t>
      </w:r>
      <w:r>
        <w:t xml:space="preserve"> depicts the number and rate of articles that </w:t>
      </w:r>
      <w:r w:rsidR="00A53CFD">
        <w:t xml:space="preserve">contained the word replication in their abstract. </w:t>
      </w:r>
      <w:r w:rsidR="000F108A">
        <w:t>Only few such (apparent)</w:t>
      </w:r>
      <w:r w:rsidR="006412C0">
        <w:t xml:space="preserve"> </w:t>
      </w:r>
      <w:r w:rsidR="008377A1">
        <w:t>failures to replicate</w:t>
      </w:r>
      <w:r w:rsidR="006412C0">
        <w:t xml:space="preserve"> </w:t>
      </w:r>
      <w:r w:rsidR="000F108A">
        <w:t>get published</w:t>
      </w:r>
      <w:r w:rsidR="008377A1">
        <w:t xml:space="preserve"> </w:t>
      </w:r>
      <w:r w:rsidR="006412C0">
        <w:fldChar w:fldCharType="begin"/>
      </w:r>
      <w:r w:rsidR="002B2F8B">
        <w:instrText xml:space="preserve"> ADDIN EN.CITE &lt;EndNote&gt;&lt;Cite&gt;&lt;Author&gt;Makel&lt;/Author&gt;&lt;Year&gt;2012&lt;/Year&gt;&lt;RecNum&gt;892&lt;/RecNum&gt;&lt;Prefix&gt;cf. &lt;/Prefix&gt;&lt;DisplayText&gt;(cf. Makel, Plucker, &amp;amp; Hegarty, 2012)&lt;/DisplayText&gt;&lt;record&gt;&lt;rec-number&gt;892&lt;/rec-number&gt;&lt;foreign-keys&gt;&lt;key app="EN" db-id="ztpf9wxdpwz5taeeweuvf9wma9d2wr5pt5z5"&gt;892&lt;/key&gt;&lt;/foreign-keys&gt;&lt;ref-type name="Journal Article"&gt;17&lt;/ref-type&gt;&lt;contributors&gt;&lt;authors&gt;&lt;author&gt;Makel, M.C.&lt;/author&gt;&lt;author&gt;Plucker, J.A.&lt;/author&gt;&lt;author&gt;Hegarty, B.&lt;/author&gt;&lt;/authors&gt;&lt;/contributors&gt;&lt;titles&gt;&lt;title&gt;Replications in Psychology Research How Often Do They Really Occur?&lt;/title&gt;&lt;secondary-title&gt;Perspectives on Psychological Science&lt;/secondary-title&gt;&lt;/titles&gt;&lt;periodical&gt;&lt;full-title&gt;Perspectives on Psychological Science&lt;/full-title&gt;&lt;/periodical&gt;&lt;pages&gt;537-542&lt;/pages&gt;&lt;volume&gt;7&lt;/volume&gt;&lt;number&gt;6&lt;/number&gt;&lt;dates&gt;&lt;year&gt;2012&lt;/year&gt;&lt;/dates&gt;&lt;isbn&gt;1745-6916&lt;/isbn&gt;&lt;urls&gt;&lt;/urls&gt;&lt;electronic-resource-num&gt;10.1177/1745691612460688&lt;/electronic-resource-num&gt;&lt;/record&gt;&lt;/Cite&gt;&lt;/EndNote&gt;</w:instrText>
      </w:r>
      <w:r w:rsidR="006412C0">
        <w:fldChar w:fldCharType="separate"/>
      </w:r>
      <w:r w:rsidR="006412C0">
        <w:rPr>
          <w:noProof/>
        </w:rPr>
        <w:t>(</w:t>
      </w:r>
      <w:hyperlink w:anchor="_ENREF_2" w:tooltip="Makel, 2012 #892" w:history="1">
        <w:r w:rsidR="008D022A">
          <w:rPr>
            <w:noProof/>
          </w:rPr>
          <w:t>cf. Makel, Plucker, &amp; Hegarty, 2012</w:t>
        </w:r>
      </w:hyperlink>
      <w:r w:rsidR="006412C0">
        <w:rPr>
          <w:noProof/>
        </w:rPr>
        <w:t>)</w:t>
      </w:r>
      <w:r w:rsidR="006412C0">
        <w:fldChar w:fldCharType="end"/>
      </w:r>
      <w:r w:rsidR="000F108A">
        <w:t xml:space="preserve">. The rate of these articles </w:t>
      </w:r>
      <w:r w:rsidR="00A53CFD">
        <w:t>was around</w:t>
      </w:r>
      <w:r w:rsidR="008377A1">
        <w:t xml:space="preserve"> </w:t>
      </w:r>
      <w:r w:rsidR="008559D3">
        <w:t>0</w:t>
      </w:r>
      <w:r w:rsidR="00A53CFD">
        <w:t>.50</w:t>
      </w:r>
      <w:r w:rsidR="008377A1">
        <w:t xml:space="preserve">% </w:t>
      </w:r>
      <w:r w:rsidR="00A53CFD">
        <w:t>in the period 1963-1979</w:t>
      </w:r>
      <w:r w:rsidR="008377A1">
        <w:t xml:space="preserve"> </w:t>
      </w:r>
      <w:r w:rsidR="00A53CFD">
        <w:t>and slightly lower at</w:t>
      </w:r>
      <w:r w:rsidR="008377A1">
        <w:t xml:space="preserve"> around </w:t>
      </w:r>
      <w:r w:rsidR="008559D3">
        <w:t>0</w:t>
      </w:r>
      <w:r w:rsidR="008377A1">
        <w:t>.</w:t>
      </w:r>
      <w:r w:rsidR="00A53CFD">
        <w:t>33</w:t>
      </w:r>
      <w:r w:rsidR="008377A1">
        <w:t xml:space="preserve">% in the last </w:t>
      </w:r>
      <w:r w:rsidR="00A53CFD">
        <w:t xml:space="preserve">two </w:t>
      </w:r>
      <w:r w:rsidR="008377A1">
        <w:t>decade</w:t>
      </w:r>
      <w:r w:rsidR="00A53CFD">
        <w:t>s</w:t>
      </w:r>
      <w:r w:rsidR="008377A1">
        <w:t xml:space="preserve">. </w:t>
      </w:r>
    </w:p>
    <w:p w14:paraId="39F6183C" w14:textId="681E2DFA" w:rsidR="00904FB6" w:rsidRDefault="00904FB6" w:rsidP="00E618F8">
      <w:pPr>
        <w:spacing w:line="480" w:lineRule="auto"/>
      </w:pPr>
      <w:r>
        <w:tab/>
        <w:t>A</w:t>
      </w:r>
      <w:r w:rsidR="00C071D0">
        <w:t>nother</w:t>
      </w:r>
      <w:r>
        <w:t xml:space="preserve"> correct</w:t>
      </w:r>
      <w:r w:rsidR="00B2778B">
        <w:t>ive mechanism</w:t>
      </w:r>
      <w:r>
        <w:t xml:space="preserve"> </w:t>
      </w:r>
      <w:r w:rsidR="00140B8D">
        <w:t>concerns (independent)</w:t>
      </w:r>
      <w:r>
        <w:t xml:space="preserve"> re</w:t>
      </w:r>
      <w:r w:rsidR="008559D3">
        <w:t>-</w:t>
      </w:r>
      <w:r>
        <w:t>analy</w:t>
      </w:r>
      <w:r w:rsidR="00140B8D">
        <w:t>ses of</w:t>
      </w:r>
      <w:r>
        <w:t xml:space="preserve"> </w:t>
      </w:r>
      <w:r w:rsidR="00B2778B">
        <w:t xml:space="preserve">the data. </w:t>
      </w:r>
      <w:r w:rsidR="004C50EE">
        <w:t>A</w:t>
      </w:r>
      <w:r w:rsidR="00B2778B">
        <w:t>lthough the nu</w:t>
      </w:r>
      <w:r w:rsidR="00EA1EF4">
        <w:t xml:space="preserve">mber of articles with the term </w:t>
      </w:r>
      <w:r w:rsidR="00B2778B">
        <w:t>rean</w:t>
      </w:r>
      <w:r w:rsidR="00EA1EF4">
        <w:t>alysis</w:t>
      </w:r>
      <w:r w:rsidR="00610182">
        <w:t xml:space="preserve"> in the abstract (Panel H</w:t>
      </w:r>
      <w:r w:rsidR="00B2778B">
        <w:t xml:space="preserve">) </w:t>
      </w:r>
      <w:r w:rsidR="004C50EE">
        <w:t>has increased over the years, the relative frequency dro</w:t>
      </w:r>
      <w:r w:rsidR="004172B6">
        <w:t>pped steadily since 1987</w:t>
      </w:r>
      <w:r w:rsidR="004C50EE">
        <w:t>. This is striking g</w:t>
      </w:r>
      <w:r w:rsidR="006412C0">
        <w:t xml:space="preserve">iven </w:t>
      </w:r>
      <w:r w:rsidR="004C50EE">
        <w:t xml:space="preserve">that sharing </w:t>
      </w:r>
      <w:r w:rsidR="00140B8D">
        <w:t xml:space="preserve">electronic </w:t>
      </w:r>
      <w:r w:rsidR="004C50EE">
        <w:t>data for re</w:t>
      </w:r>
      <w:r w:rsidR="00976B13">
        <w:t>-</w:t>
      </w:r>
      <w:r w:rsidR="004C50EE">
        <w:t>analysis should have become easier in the last decades</w:t>
      </w:r>
      <w:r w:rsidR="00172455">
        <w:t xml:space="preserve">. </w:t>
      </w:r>
    </w:p>
    <w:p w14:paraId="477D2D1E" w14:textId="34F0BA5F" w:rsidR="0033538D" w:rsidRDefault="007E5D78" w:rsidP="00E618F8">
      <w:pPr>
        <w:spacing w:line="480" w:lineRule="auto"/>
      </w:pPr>
      <w:r>
        <w:tab/>
      </w:r>
      <w:r w:rsidR="00283100">
        <w:t>Assuming that</w:t>
      </w:r>
      <w:r w:rsidR="00EF36BE">
        <w:t xml:space="preserve"> </w:t>
      </w:r>
      <w:r w:rsidR="00283100">
        <w:t xml:space="preserve">the </w:t>
      </w:r>
      <w:r w:rsidR="00EF36BE">
        <w:t xml:space="preserve">search terms reflect </w:t>
      </w:r>
      <w:r w:rsidR="00C22F0C">
        <w:t xml:space="preserve">articles’ </w:t>
      </w:r>
      <w:r w:rsidR="00EF36BE">
        <w:t xml:space="preserve">content </w:t>
      </w:r>
      <w:r w:rsidR="00283100">
        <w:t xml:space="preserve">and that </w:t>
      </w:r>
      <w:r w:rsidR="008559D3">
        <w:t>types</w:t>
      </w:r>
      <w:r w:rsidR="00283100">
        <w:t xml:space="preserve"> of articles </w:t>
      </w:r>
      <w:r w:rsidR="00C22F0C">
        <w:t xml:space="preserve">in </w:t>
      </w:r>
      <w:r w:rsidR="00283100">
        <w:t>PsycINFO have remained comparable in relevant aspects,</w:t>
      </w:r>
      <w:r w:rsidR="00EF36BE">
        <w:t xml:space="preserve"> </w:t>
      </w:r>
      <w:r w:rsidR="002D39F6">
        <w:t>our results highlight the following</w:t>
      </w:r>
      <w:r w:rsidR="003D7EB1">
        <w:t xml:space="preserve"> </w:t>
      </w:r>
      <w:r w:rsidR="00B55106">
        <w:t xml:space="preserve">publication </w:t>
      </w:r>
      <w:r w:rsidR="002D39F6">
        <w:t>trends</w:t>
      </w:r>
      <w:r>
        <w:t xml:space="preserve">. </w:t>
      </w:r>
      <w:r w:rsidR="006412C0">
        <w:t>The</w:t>
      </w:r>
      <w:r>
        <w:t xml:space="preserve"> </w:t>
      </w:r>
      <w:r w:rsidR="00C83565">
        <w:t>strong</w:t>
      </w:r>
      <w:r>
        <w:t xml:space="preserve"> </w:t>
      </w:r>
      <w:r w:rsidR="00CA0FCD">
        <w:t>gro</w:t>
      </w:r>
      <w:r w:rsidR="00C22F0C">
        <w:t>w</w:t>
      </w:r>
      <w:r w:rsidR="00CA0FCD">
        <w:t>th</w:t>
      </w:r>
      <w:r w:rsidR="00C83565">
        <w:t xml:space="preserve"> of the psychological literature</w:t>
      </w:r>
      <w:r w:rsidR="006412C0">
        <w:t xml:space="preserve"> is </w:t>
      </w:r>
      <w:r w:rsidR="00F14749">
        <w:t>coupled</w:t>
      </w:r>
      <w:r w:rsidR="006412C0">
        <w:t xml:space="preserve"> with a sharp increase in the</w:t>
      </w:r>
      <w:r>
        <w:t xml:space="preserve"> (relative) number of meta-analytic </w:t>
      </w:r>
      <w:r w:rsidR="00C83565">
        <w:t>articles</w:t>
      </w:r>
      <w:r>
        <w:t xml:space="preserve">, which suggests an </w:t>
      </w:r>
      <w:r w:rsidR="003D7EB1">
        <w:t>increasing demand for</w:t>
      </w:r>
      <w:r>
        <w:t xml:space="preserve"> meta-analyses </w:t>
      </w:r>
      <w:r w:rsidR="002D39F6">
        <w:t>to collate the expanding number of empirical results</w:t>
      </w:r>
      <w:r w:rsidR="0055567A">
        <w:t xml:space="preserve">. </w:t>
      </w:r>
      <w:r w:rsidR="006412C0">
        <w:t>R</w:t>
      </w:r>
      <w:r w:rsidR="00140B8D">
        <w:t xml:space="preserve">etractions have been on the rise in psychology, as they have in other fields. </w:t>
      </w:r>
      <w:r w:rsidR="006412C0">
        <w:t>Similarly</w:t>
      </w:r>
      <w:r w:rsidR="00140B8D">
        <w:t>, the (relative) number of errata/corrigenda has increased since 19</w:t>
      </w:r>
      <w:r w:rsidR="007A3FFB">
        <w:t>8</w:t>
      </w:r>
      <w:r w:rsidR="00EF36BE">
        <w:t>9</w:t>
      </w:r>
      <w:r w:rsidR="00140B8D">
        <w:t xml:space="preserve">. </w:t>
      </w:r>
      <w:r w:rsidR="00C83565">
        <w:t>These</w:t>
      </w:r>
      <w:r w:rsidR="00140B8D">
        <w:t xml:space="preserve"> trends may be due to </w:t>
      </w:r>
      <w:r w:rsidR="0069487B">
        <w:t>growing</w:t>
      </w:r>
      <w:r w:rsidR="00140B8D">
        <w:t xml:space="preserve"> scrutiny by readers in the online era</w:t>
      </w:r>
      <w:r w:rsidR="008D022A">
        <w:t xml:space="preserve"> and </w:t>
      </w:r>
      <w:r w:rsidR="0069487B">
        <w:t>rising</w:t>
      </w:r>
      <w:r w:rsidR="008D022A">
        <w:t xml:space="preserve"> awareness of misconduct </w:t>
      </w:r>
      <w:r w:rsidR="008D022A">
        <w:fldChar w:fldCharType="begin"/>
      </w:r>
      <w:r w:rsidR="008D022A">
        <w:instrText xml:space="preserve"> ADDIN EN.CITE &lt;EndNote&gt;&lt;Cite&gt;&lt;Author&gt;Van Noorden&lt;/Author&gt;&lt;Year&gt;2011&lt;/Year&gt;&lt;RecNum&gt;738&lt;/RecNum&gt;&lt;DisplayText&gt;(Van Noorden, 2011)&lt;/DisplayText&gt;&lt;record&gt;&lt;rec-number&gt;738&lt;/rec-number&gt;&lt;foreign-keys&gt;&lt;key app="EN" db-id="ztpf9wxdpwz5taeeweuvf9wma9d2wr5pt5z5"&gt;738&lt;/key&gt;&lt;/foreign-keys&gt;&lt;ref-type name="Journal Article"&gt;17&lt;/ref-type&gt;&lt;contributors&gt;&lt;authors&gt;&lt;author&gt;Van Noorden, R.&lt;/author&gt;&lt;/authors&gt;&lt;/contributors&gt;&lt;titles&gt;&lt;title&gt;Science publishing: The trouble with retractions&lt;/title&gt;&lt;secondary-title&gt;Nature&lt;/secondary-title&gt;&lt;/titles&gt;&lt;periodical&gt;&lt;full-title&gt;Nature&lt;/full-title&gt;&lt;/periodical&gt;&lt;pages&gt;26-28&lt;/pages&gt;&lt;volume&gt;478&lt;/volume&gt;&lt;dates&gt;&lt;year&gt;2011&lt;/year&gt;&lt;/dates&gt;&lt;urls&gt;&lt;/urls&gt;&lt;electronic-resource-num&gt;10.1038/478026a&lt;/electronic-resource-num&gt;&lt;/record&gt;&lt;/Cite&gt;&lt;/EndNote&gt;</w:instrText>
      </w:r>
      <w:r w:rsidR="008D022A">
        <w:fldChar w:fldCharType="separate"/>
      </w:r>
      <w:r w:rsidR="008D022A">
        <w:rPr>
          <w:noProof/>
        </w:rPr>
        <w:t>(</w:t>
      </w:r>
      <w:hyperlink w:anchor="_ENREF_3" w:tooltip="Van Noorden, 2011 #738" w:history="1">
        <w:r w:rsidR="008D022A">
          <w:rPr>
            <w:noProof/>
          </w:rPr>
          <w:t>Van Noorden, 2011</w:t>
        </w:r>
      </w:hyperlink>
      <w:r w:rsidR="008D022A">
        <w:rPr>
          <w:noProof/>
        </w:rPr>
        <w:t>)</w:t>
      </w:r>
      <w:r w:rsidR="008D022A">
        <w:fldChar w:fldCharType="end"/>
      </w:r>
      <w:r w:rsidR="00140B8D">
        <w:t xml:space="preserve">. </w:t>
      </w:r>
      <w:r w:rsidR="007A3FFB">
        <w:t>T</w:t>
      </w:r>
      <w:r w:rsidR="00140B8D">
        <w:t>he relative number of articles tha</w:t>
      </w:r>
      <w:r w:rsidR="00610182">
        <w:t xml:space="preserve">t </w:t>
      </w:r>
      <w:r w:rsidR="00C83565">
        <w:t>concern</w:t>
      </w:r>
      <w:r w:rsidR="00610182">
        <w:t xml:space="preserve"> </w:t>
      </w:r>
      <w:r w:rsidR="002D39F6">
        <w:t xml:space="preserve">comments, </w:t>
      </w:r>
      <w:r w:rsidR="00610182">
        <w:t>replicat</w:t>
      </w:r>
      <w:r w:rsidR="00A53CFD">
        <w:t>ion</w:t>
      </w:r>
      <w:r w:rsidR="003742B4">
        <w:t>s</w:t>
      </w:r>
      <w:bookmarkStart w:id="0" w:name="_GoBack"/>
      <w:bookmarkEnd w:id="0"/>
      <w:r w:rsidR="00610182">
        <w:t xml:space="preserve">, </w:t>
      </w:r>
      <w:r w:rsidR="00B2778B">
        <w:t>re</w:t>
      </w:r>
      <w:r w:rsidR="008559D3">
        <w:t>-</w:t>
      </w:r>
      <w:r w:rsidR="00B2778B">
        <w:t>analyses of data</w:t>
      </w:r>
      <w:r w:rsidR="00610182">
        <w:t>, or disconfirmations</w:t>
      </w:r>
      <w:r w:rsidR="00B2778B">
        <w:t xml:space="preserve"> </w:t>
      </w:r>
      <w:r w:rsidR="003147EC">
        <w:t xml:space="preserve">was lower in the last </w:t>
      </w:r>
      <w:r w:rsidR="002D39F6">
        <w:t>25 years as</w:t>
      </w:r>
      <w:r w:rsidR="003147EC">
        <w:t xml:space="preserve"> compared to earlier periods</w:t>
      </w:r>
      <w:r w:rsidR="00140B8D">
        <w:t xml:space="preserve">, reflecting perhaps </w:t>
      </w:r>
      <w:r w:rsidR="00A56BE4">
        <w:t xml:space="preserve">a growth in </w:t>
      </w:r>
      <w:r w:rsidR="007A3FFB">
        <w:t>journals’</w:t>
      </w:r>
      <w:r w:rsidR="00140B8D">
        <w:t xml:space="preserve"> </w:t>
      </w:r>
      <w:r w:rsidR="007A3FFB">
        <w:t>emphasis</w:t>
      </w:r>
      <w:r w:rsidR="005C0927">
        <w:t xml:space="preserve"> on publishing</w:t>
      </w:r>
      <w:r w:rsidR="00140B8D">
        <w:t xml:space="preserve"> novel</w:t>
      </w:r>
      <w:r w:rsidR="005C0927">
        <w:t xml:space="preserve"> results</w:t>
      </w:r>
      <w:r w:rsidR="00140B8D">
        <w:t xml:space="preserve">. </w:t>
      </w:r>
      <w:r w:rsidR="00351E87">
        <w:t>Also</w:t>
      </w:r>
      <w:r w:rsidR="00140B8D">
        <w:t>, the drop in relative frequency in published re</w:t>
      </w:r>
      <w:r w:rsidR="008559D3">
        <w:t>-</w:t>
      </w:r>
      <w:r w:rsidR="00140B8D">
        <w:t xml:space="preserve">analyses since the 1980s may </w:t>
      </w:r>
      <w:r w:rsidR="00664315">
        <w:t xml:space="preserve">reflect the </w:t>
      </w:r>
      <w:r w:rsidR="00351E87">
        <w:t>common</w:t>
      </w:r>
      <w:r w:rsidR="00664315">
        <w:t xml:space="preserve"> failure to </w:t>
      </w:r>
      <w:r w:rsidR="00140B8D">
        <w:t>shar</w:t>
      </w:r>
      <w:r w:rsidR="00664315">
        <w:t>e</w:t>
      </w:r>
      <w:r w:rsidR="00140B8D">
        <w:t xml:space="preserve"> data</w:t>
      </w:r>
      <w:r w:rsidR="00664315">
        <w:t xml:space="preserve"> for reanalysis</w:t>
      </w:r>
      <w:r w:rsidR="00351E87">
        <w:t xml:space="preserve"> due to substandard </w:t>
      </w:r>
      <w:r w:rsidR="009E3338">
        <w:t xml:space="preserve">documentation and archiving of </w:t>
      </w:r>
      <w:r w:rsidR="00351E87">
        <w:t xml:space="preserve">data </w:t>
      </w:r>
      <w:r w:rsidR="00610182">
        <w:fldChar w:fldCharType="begin"/>
      </w:r>
      <w:r w:rsidR="00610182">
        <w:instrText xml:space="preserve"> ADDIN EN.CITE &lt;EndNote&gt;&lt;Cite&gt;&lt;Author&gt;Wicherts&lt;/Author&gt;&lt;Year&gt;2006&lt;/Year&gt;&lt;RecNum&gt;140&lt;/RecNum&gt;&lt;DisplayText&gt;(Wicherts, Bakker, &amp;amp; Molenaar, 2011; Wicherts, Borsboom, Kats, &amp;amp; Molenaar, 2006)&lt;/DisplayText&gt;&lt;record&gt;&lt;rec-number&gt;140&lt;/rec-number&gt;&lt;foreign-keys&gt;&lt;key app="EN" db-id="ztpf9wxdpwz5taeeweuvf9wma9d2wr5pt5z5"&gt;140&lt;/key&gt;&lt;/foreign-keys&gt;&lt;ref-type name="Journal Article"&gt;17&lt;/ref-type&gt;&lt;contributors&gt;&lt;authors&gt;&lt;author&gt;Wicherts, J. M.&lt;/author&gt;&lt;author&gt;Borsboom, D.&lt;/author&gt;&lt;author&gt;Kats, J.&lt;/author&gt;&lt;author&gt;Molenaar, D.&lt;/author&gt;&lt;/authors&gt;&lt;/contributors&gt;&lt;titles&gt;&lt;title&gt;The poor availability of psychological research data for reanalysis&lt;/title&gt;&lt;secondary-title&gt;American Psychologist&lt;/secondary-title&gt;&lt;/titles&gt;&lt;periodical&gt;&lt;full-title&gt;American Psychologist&lt;/full-title&gt;&lt;/periodical&gt;&lt;pages&gt;726-728&lt;/pages&gt;&lt;volume&gt;61&lt;/volume&gt;&lt;dates&gt;&lt;year&gt;2006&lt;/year&gt;&lt;/dates&gt;&lt;urls&gt;&lt;/urls&gt;&lt;electronic-resource-num&gt;10.1037/0003-066X.61.7.726&lt;/electronic-resource-num&gt;&lt;/record&gt;&lt;/Cite&gt;&lt;Cite&gt;&lt;Author&gt;Wicherts&lt;/Author&gt;&lt;Year&gt;2011&lt;/Year&gt;&lt;RecNum&gt;690&lt;/RecNum&gt;&lt;record&gt;&lt;rec-number&gt;690&lt;/rec-number&gt;&lt;foreign-keys&gt;&lt;key app="EN" db-id="ztpf9wxdpwz5taeeweuvf9wma9d2wr5pt5z5"&gt;690&lt;/key&gt;&lt;/foreign-keys&gt;&lt;ref-type name="Journal Article"&gt;17&lt;/ref-type&gt;&lt;contributors&gt;&lt;authors&gt;&lt;author&gt;Wicherts, J. M.&lt;/author&gt;&lt;author&gt;Bakker, M.&lt;/author&gt;&lt;author&gt;Molenaar, D.&lt;/author&gt;&lt;/authors&gt;&lt;/contributors&gt;&lt;titles&gt;&lt;title&gt;Willingness to share research data is related to the strength of the evidence and the quality of reporting of statistical results&lt;/title&gt;&lt;secondary-title&gt;PLoS ONE&lt;/secondary-title&gt;&lt;/titles&gt;&lt;periodical&gt;&lt;full-title&gt;PLoS One&lt;/full-title&gt;&lt;/periodical&gt;&lt;pages&gt;e26828&lt;/pages&gt;&lt;volume&gt;6&lt;/volume&gt;&lt;number&gt;11&lt;/number&gt;&lt;dates&gt;&lt;year&gt;2011&lt;/year&gt;&lt;/dates&gt;&lt;urls&gt;&lt;/urls&gt;&lt;electronic-resource-num&gt;10.1371/journal.pone.0026828&lt;/electronic-resource-num&gt;&lt;/record&gt;&lt;/Cite&gt;&lt;/EndNote&gt;</w:instrText>
      </w:r>
      <w:r w:rsidR="00610182">
        <w:fldChar w:fldCharType="separate"/>
      </w:r>
      <w:r w:rsidR="00610182">
        <w:rPr>
          <w:noProof/>
        </w:rPr>
        <w:t>(</w:t>
      </w:r>
      <w:hyperlink w:anchor="_ENREF_4" w:tooltip="Wicherts, 2011 #690" w:history="1">
        <w:r w:rsidR="008D022A">
          <w:rPr>
            <w:noProof/>
          </w:rPr>
          <w:t>Wicherts, Bakker, &amp; Molenaar, 2011</w:t>
        </w:r>
      </w:hyperlink>
      <w:r w:rsidR="00610182">
        <w:rPr>
          <w:noProof/>
        </w:rPr>
        <w:t xml:space="preserve">; </w:t>
      </w:r>
      <w:hyperlink w:anchor="_ENREF_5" w:tooltip="Wicherts, 2006 #140" w:history="1">
        <w:r w:rsidR="008D022A">
          <w:rPr>
            <w:noProof/>
          </w:rPr>
          <w:t>Wicherts, Borsboom, Kats, &amp; Molenaar, 2006</w:t>
        </w:r>
      </w:hyperlink>
      <w:r w:rsidR="00610182">
        <w:rPr>
          <w:noProof/>
        </w:rPr>
        <w:t>)</w:t>
      </w:r>
      <w:r w:rsidR="00610182">
        <w:fldChar w:fldCharType="end"/>
      </w:r>
      <w:r w:rsidR="00140B8D">
        <w:t>.</w:t>
      </w:r>
      <w:r w:rsidR="0033538D">
        <w:br w:type="page"/>
      </w:r>
    </w:p>
    <w:p w14:paraId="2838B4A9" w14:textId="77777777" w:rsidR="0033538D" w:rsidRPr="0033538D" w:rsidRDefault="0033538D" w:rsidP="00E618F8">
      <w:pPr>
        <w:spacing w:line="480" w:lineRule="auto"/>
        <w:jc w:val="center"/>
        <w:rPr>
          <w:b/>
        </w:rPr>
      </w:pPr>
      <w:r w:rsidRPr="0033538D">
        <w:rPr>
          <w:b/>
        </w:rPr>
        <w:t>References</w:t>
      </w:r>
    </w:p>
    <w:p w14:paraId="6D5B585C" w14:textId="77777777" w:rsidR="008D022A" w:rsidRPr="008D022A" w:rsidRDefault="001602CF" w:rsidP="008D022A">
      <w:pPr>
        <w:spacing w:line="480" w:lineRule="auto"/>
        <w:ind w:left="720" w:hanging="720"/>
        <w:rPr>
          <w:rFonts w:ascii="Cambria" w:hAnsi="Cambria"/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1" w:name="_ENREF_1"/>
      <w:r w:rsidR="008D022A" w:rsidRPr="008D022A">
        <w:rPr>
          <w:rFonts w:ascii="Cambria" w:hAnsi="Cambria"/>
          <w:noProof/>
        </w:rPr>
        <w:t xml:space="preserve">Asendorpf, J. B., Conner, M., Fruyt, F. D., Houwer, J. D., Denissen, J. J. A., Fiedler, K., et al. (2013). Recommendations for increasing replicability in psychology. </w:t>
      </w:r>
      <w:r w:rsidR="008D022A" w:rsidRPr="008D022A">
        <w:rPr>
          <w:rFonts w:ascii="Cambria" w:hAnsi="Cambria"/>
          <w:i/>
          <w:noProof/>
        </w:rPr>
        <w:t>European Journal of Personality, 27</w:t>
      </w:r>
      <w:r w:rsidR="008D022A" w:rsidRPr="008D022A">
        <w:rPr>
          <w:rFonts w:ascii="Cambria" w:hAnsi="Cambria"/>
          <w:noProof/>
        </w:rPr>
        <w:t>, 108-119. doi: 10.1002/per.1919</w:t>
      </w:r>
      <w:bookmarkEnd w:id="1"/>
    </w:p>
    <w:p w14:paraId="6B8E6FD5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2" w:name="_ENREF_2"/>
      <w:r w:rsidRPr="008D022A">
        <w:rPr>
          <w:rFonts w:ascii="Cambria" w:hAnsi="Cambria"/>
          <w:noProof/>
        </w:rPr>
        <w:t xml:space="preserve">Makel, M. C., Plucker, J. A., &amp; Hegarty, B. (2012). Replications in Psychology Research How Often Do They Really Occur? </w:t>
      </w:r>
      <w:r w:rsidRPr="008D022A">
        <w:rPr>
          <w:rFonts w:ascii="Cambria" w:hAnsi="Cambria"/>
          <w:i/>
          <w:noProof/>
        </w:rPr>
        <w:t>Perspectives on Psychological Science, 7</w:t>
      </w:r>
      <w:r w:rsidRPr="008D022A">
        <w:rPr>
          <w:rFonts w:ascii="Cambria" w:hAnsi="Cambria"/>
          <w:noProof/>
        </w:rPr>
        <w:t>, 537-542. doi: 10.1177/1745691612460688</w:t>
      </w:r>
      <w:bookmarkEnd w:id="2"/>
    </w:p>
    <w:p w14:paraId="21A802C4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3" w:name="_ENREF_3"/>
      <w:r w:rsidRPr="008D022A">
        <w:rPr>
          <w:rFonts w:ascii="Cambria" w:hAnsi="Cambria"/>
          <w:noProof/>
        </w:rPr>
        <w:t xml:space="preserve">Van Noorden, R. (2011). Science publishing: The trouble with retractions. </w:t>
      </w:r>
      <w:r w:rsidRPr="008D022A">
        <w:rPr>
          <w:rFonts w:ascii="Cambria" w:hAnsi="Cambria"/>
          <w:i/>
          <w:noProof/>
        </w:rPr>
        <w:t>Nature, 478</w:t>
      </w:r>
      <w:r w:rsidRPr="008D022A">
        <w:rPr>
          <w:rFonts w:ascii="Cambria" w:hAnsi="Cambria"/>
          <w:noProof/>
        </w:rPr>
        <w:t>, 26-28. doi: 10.1038/478026a</w:t>
      </w:r>
      <w:bookmarkEnd w:id="3"/>
    </w:p>
    <w:p w14:paraId="7B23DCA1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4" w:name="_ENREF_4"/>
      <w:r w:rsidRPr="008D022A">
        <w:rPr>
          <w:rFonts w:ascii="Cambria" w:hAnsi="Cambria"/>
          <w:noProof/>
        </w:rPr>
        <w:t xml:space="preserve">Wicherts, J. M., Bakker, M., &amp; Molenaar, D. (2011). Willingness to share research data is related to the strength of the evidence and the quality of reporting of statistical results. </w:t>
      </w:r>
      <w:r w:rsidRPr="008D022A">
        <w:rPr>
          <w:rFonts w:ascii="Cambria" w:hAnsi="Cambria"/>
          <w:i/>
          <w:noProof/>
        </w:rPr>
        <w:t>PLoS ONE, 6</w:t>
      </w:r>
      <w:r w:rsidRPr="008D022A">
        <w:rPr>
          <w:rFonts w:ascii="Cambria" w:hAnsi="Cambria"/>
          <w:noProof/>
        </w:rPr>
        <w:t>, e26828. doi: 10.1371/journal.pone.0026828</w:t>
      </w:r>
      <w:bookmarkEnd w:id="4"/>
    </w:p>
    <w:p w14:paraId="443D3366" w14:textId="77777777" w:rsidR="008D022A" w:rsidRPr="008D022A" w:rsidRDefault="008D022A" w:rsidP="008D022A">
      <w:pPr>
        <w:spacing w:line="480" w:lineRule="auto"/>
        <w:ind w:left="720" w:hanging="720"/>
        <w:rPr>
          <w:rFonts w:ascii="Cambria" w:hAnsi="Cambria"/>
          <w:noProof/>
        </w:rPr>
      </w:pPr>
      <w:bookmarkStart w:id="5" w:name="_ENREF_5"/>
      <w:r w:rsidRPr="008D022A">
        <w:rPr>
          <w:rFonts w:ascii="Cambria" w:hAnsi="Cambria"/>
          <w:noProof/>
        </w:rPr>
        <w:t xml:space="preserve">Wicherts, J. M., Borsboom, D., Kats, J., &amp; Molenaar, D. (2006). The poor availability of psychological research data for reanalysis. </w:t>
      </w:r>
      <w:r w:rsidRPr="008D022A">
        <w:rPr>
          <w:rFonts w:ascii="Cambria" w:hAnsi="Cambria"/>
          <w:i/>
          <w:noProof/>
        </w:rPr>
        <w:t>American Psychologist, 61</w:t>
      </w:r>
      <w:r w:rsidRPr="008D022A">
        <w:rPr>
          <w:rFonts w:ascii="Cambria" w:hAnsi="Cambria"/>
          <w:noProof/>
        </w:rPr>
        <w:t>, 726-728. doi: 10.1037/0003-066X.61.7.726</w:t>
      </w:r>
      <w:bookmarkEnd w:id="5"/>
    </w:p>
    <w:p w14:paraId="5B0000A2" w14:textId="29D3FA7C" w:rsidR="008D022A" w:rsidRDefault="008D022A" w:rsidP="008D022A">
      <w:pPr>
        <w:spacing w:line="480" w:lineRule="auto"/>
        <w:rPr>
          <w:rFonts w:ascii="Cambria" w:hAnsi="Cambria"/>
          <w:noProof/>
        </w:rPr>
      </w:pPr>
    </w:p>
    <w:p w14:paraId="5F4DC501" w14:textId="14FA223B" w:rsidR="004D42AF" w:rsidRDefault="001602CF" w:rsidP="004C50EE">
      <w:pPr>
        <w:spacing w:line="480" w:lineRule="auto"/>
      </w:pPr>
      <w:r>
        <w:fldChar w:fldCharType="end"/>
      </w:r>
    </w:p>
    <w:p w14:paraId="5CBF63A3" w14:textId="77777777" w:rsidR="009F29AB" w:rsidRDefault="009F29AB" w:rsidP="00E618F8">
      <w:pPr>
        <w:spacing w:line="480" w:lineRule="auto"/>
        <w:sectPr w:rsidR="009F29AB" w:rsidSect="00B83B71">
          <w:headerReference w:type="even" r:id="rId8"/>
          <w:headerReference w:type="default" r:id="rId9"/>
          <w:pgSz w:w="11900" w:h="16840"/>
          <w:pgMar w:top="1440" w:right="1800" w:bottom="1440" w:left="1800" w:header="708" w:footer="708" w:gutter="0"/>
          <w:cols w:space="708"/>
        </w:sectPr>
      </w:pP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176"/>
        <w:gridCol w:w="4340"/>
      </w:tblGrid>
      <w:tr w:rsidR="00404D25" w14:paraId="002ABE7B" w14:textId="77777777" w:rsidTr="00922704">
        <w:tc>
          <w:tcPr>
            <w:tcW w:w="8516" w:type="dxa"/>
            <w:gridSpan w:val="2"/>
            <w:vAlign w:val="center"/>
          </w:tcPr>
          <w:p w14:paraId="033AC1D5" w14:textId="24F8A9B2" w:rsidR="00404D25" w:rsidRDefault="00922704" w:rsidP="00922704">
            <w:pPr>
              <w:jc w:val="center"/>
            </w:pPr>
            <w:r>
              <w:br/>
            </w:r>
          </w:p>
        </w:tc>
      </w:tr>
      <w:tr w:rsidR="00807177" w14:paraId="0E5CE3A8" w14:textId="77777777" w:rsidTr="00922704">
        <w:tc>
          <w:tcPr>
            <w:tcW w:w="4171" w:type="dxa"/>
          </w:tcPr>
          <w:p w14:paraId="5960241B" w14:textId="77777777" w:rsidR="00807177" w:rsidRDefault="00807177" w:rsidP="00922704">
            <w:pPr>
              <w:jc w:val="center"/>
            </w:pPr>
            <w:r>
              <w:t>A</w:t>
            </w:r>
            <w:r w:rsidRPr="00807177">
              <w:t xml:space="preserve"> </w:t>
            </w:r>
          </w:p>
          <w:p w14:paraId="6FA6B9DB" w14:textId="6A32CD93" w:rsidR="007B6EA6" w:rsidRDefault="00332D27" w:rsidP="00922704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3A057059" wp14:editId="3D110FC2">
                  <wp:extent cx="2509606" cy="1728000"/>
                  <wp:effectExtent l="0" t="0" r="5080" b="0"/>
                  <wp:docPr id="10" name="Picture 10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A_3.pd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45" w:type="dxa"/>
          </w:tcPr>
          <w:p w14:paraId="6A350064" w14:textId="484C9133" w:rsidR="00807177" w:rsidRDefault="00807177" w:rsidP="00922704">
            <w:pPr>
              <w:jc w:val="center"/>
            </w:pPr>
            <w:r>
              <w:t>B</w:t>
            </w:r>
            <w:r>
              <w:br/>
            </w:r>
            <w:r w:rsidR="00332D27">
              <w:rPr>
                <w:noProof/>
              </w:rPr>
              <w:drawing>
                <wp:inline distT="0" distB="0" distL="0" distR="0" wp14:anchorId="3C6B1F87" wp14:editId="21DA5C3A">
                  <wp:extent cx="2509606" cy="1728000"/>
                  <wp:effectExtent l="0" t="0" r="5080" b="0"/>
                  <wp:docPr id="11" name="Picture 1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B_3.pdf"/>
                          <pic:cNvPicPr/>
                        </pic:nvPicPr>
                        <pic:blipFill>
                          <a:blip r:embed="rId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15B" w14:paraId="4A2837A8" w14:textId="77777777" w:rsidTr="00922704">
        <w:tc>
          <w:tcPr>
            <w:tcW w:w="4171" w:type="dxa"/>
          </w:tcPr>
          <w:p w14:paraId="02DA2DB6" w14:textId="23F4E68D" w:rsidR="0084115B" w:rsidRDefault="00807177" w:rsidP="00922704">
            <w:pPr>
              <w:jc w:val="center"/>
            </w:pPr>
            <w:r>
              <w:t>C</w:t>
            </w:r>
            <w:r w:rsidR="00100EC6">
              <w:rPr>
                <w:noProof/>
              </w:rPr>
              <w:drawing>
                <wp:inline distT="0" distB="0" distL="0" distR="0" wp14:anchorId="053D7F66" wp14:editId="1E0D96F6">
                  <wp:extent cx="2509606" cy="1728000"/>
                  <wp:effectExtent l="0" t="0" r="5080" b="0"/>
                  <wp:docPr id="12" name="Picture 1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C_3.pdf"/>
                          <pic:cNvPicPr/>
                        </pic:nvPicPr>
                        <pic:blipFill>
                          <a:blip r:embed="rId1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45" w:type="dxa"/>
          </w:tcPr>
          <w:p w14:paraId="3EA0D6C3" w14:textId="13B2940B" w:rsidR="00922704" w:rsidRDefault="00807177" w:rsidP="00922704">
            <w:pPr>
              <w:jc w:val="center"/>
            </w:pPr>
            <w:r>
              <w:t>D</w:t>
            </w:r>
          </w:p>
          <w:p w14:paraId="07184BFF" w14:textId="68964C0C" w:rsidR="0084115B" w:rsidRDefault="00C124F5" w:rsidP="00922704">
            <w:pPr>
              <w:jc w:val="center"/>
            </w:pPr>
            <w:r>
              <w:rPr>
                <w:noProof/>
              </w:rPr>
              <w:drawing>
                <wp:inline distT="0" distB="0" distL="0" distR="0" wp14:anchorId="68F04C3D" wp14:editId="166E83ED">
                  <wp:extent cx="2389603" cy="1728000"/>
                  <wp:effectExtent l="0" t="0" r="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D_3.pdf"/>
                          <pic:cNvPicPr/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9603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15B" w14:paraId="3839A68C" w14:textId="77777777" w:rsidTr="00922704">
        <w:tc>
          <w:tcPr>
            <w:tcW w:w="4171" w:type="dxa"/>
          </w:tcPr>
          <w:p w14:paraId="03EC121B" w14:textId="4AFC9260" w:rsidR="0084115B" w:rsidRDefault="00807177" w:rsidP="00807177">
            <w:pPr>
              <w:jc w:val="center"/>
            </w:pPr>
            <w:r>
              <w:rPr>
                <w:noProof/>
              </w:rPr>
              <w:t>E</w:t>
            </w:r>
            <w:r w:rsidR="00100EC6">
              <w:rPr>
                <w:noProof/>
              </w:rPr>
              <w:drawing>
                <wp:inline distT="0" distB="0" distL="0" distR="0" wp14:anchorId="56883EEC" wp14:editId="693B900D">
                  <wp:extent cx="2509606" cy="1728000"/>
                  <wp:effectExtent l="0" t="0" r="5080" b="0"/>
                  <wp:docPr id="14" name="Picture 1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E_3.pdf"/>
                          <pic:cNvPicPr/>
                        </pic:nvPicPr>
                        <pic:blipFill>
                          <a:blip r:embed="rId1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="00922704">
              <w:t xml:space="preserve"> </w:t>
            </w:r>
          </w:p>
        </w:tc>
        <w:tc>
          <w:tcPr>
            <w:tcW w:w="4345" w:type="dxa"/>
          </w:tcPr>
          <w:p w14:paraId="127F49A9" w14:textId="19777297" w:rsidR="0084115B" w:rsidRDefault="00807177" w:rsidP="00922704">
            <w:pPr>
              <w:jc w:val="center"/>
            </w:pPr>
            <w:r>
              <w:t>F</w:t>
            </w:r>
            <w:r w:rsidR="00922704">
              <w:br/>
            </w:r>
            <w:r w:rsidR="00100EC6">
              <w:rPr>
                <w:noProof/>
              </w:rPr>
              <w:drawing>
                <wp:inline distT="0" distB="0" distL="0" distR="0" wp14:anchorId="1673D842" wp14:editId="6346B430">
                  <wp:extent cx="2509606" cy="1728000"/>
                  <wp:effectExtent l="0" t="0" r="5080" b="0"/>
                  <wp:docPr id="15" name="Picture 15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F_3.pd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4115B" w14:paraId="377FB724" w14:textId="77777777" w:rsidTr="00922704">
        <w:tc>
          <w:tcPr>
            <w:tcW w:w="4171" w:type="dxa"/>
          </w:tcPr>
          <w:p w14:paraId="16B70DA5" w14:textId="76855308" w:rsidR="0084115B" w:rsidRDefault="00807177" w:rsidP="00922704">
            <w:pPr>
              <w:jc w:val="center"/>
            </w:pPr>
            <w:r>
              <w:t>G</w:t>
            </w:r>
            <w:r w:rsidR="00922704">
              <w:br/>
            </w:r>
            <w:r w:rsidR="00A27C98">
              <w:rPr>
                <w:noProof/>
              </w:rPr>
              <w:drawing>
                <wp:inline distT="0" distB="0" distL="0" distR="0" wp14:anchorId="73CF4354" wp14:editId="3E84D081">
                  <wp:extent cx="2509606" cy="1728000"/>
                  <wp:effectExtent l="0" t="0" r="5080" b="0"/>
                  <wp:docPr id="4" name="Picture 4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_replications_3.pdf"/>
                          <pic:cNvPicPr/>
                        </pic:nvPicPr>
                        <pic:blipFill>
                          <a:blip r:embed="rId1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509606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345" w:type="dxa"/>
          </w:tcPr>
          <w:p w14:paraId="0793430B" w14:textId="313AF749" w:rsidR="0084115B" w:rsidRDefault="00807177" w:rsidP="00922704">
            <w:pPr>
              <w:jc w:val="center"/>
            </w:pPr>
            <w:r>
              <w:t>H</w:t>
            </w:r>
            <w:r w:rsidR="00922704">
              <w:br/>
            </w:r>
            <w:r w:rsidR="00C124F5">
              <w:rPr>
                <w:noProof/>
              </w:rPr>
              <w:drawing>
                <wp:inline distT="0" distB="0" distL="0" distR="0" wp14:anchorId="3E2D7194" wp14:editId="6951F5A7">
                  <wp:extent cx="2475388" cy="1728000"/>
                  <wp:effectExtent l="0" t="0" r="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anelH_3.pdf"/>
                          <pic:cNvPicPr/>
                        </pic:nvPicPr>
                        <pic:blipFill>
                          <a:blip r:embed="rId1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475388" cy="1728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7932F55" w14:textId="75AAC3DE" w:rsidR="00A95D0C" w:rsidRDefault="00C03829" w:rsidP="00C03829">
      <w:pPr>
        <w:rPr>
          <w:sz w:val="20"/>
          <w:szCs w:val="20"/>
        </w:rPr>
      </w:pPr>
      <w:r w:rsidRPr="00C36A85">
        <w:rPr>
          <w:i/>
          <w:sz w:val="20"/>
          <w:szCs w:val="20"/>
        </w:rPr>
        <w:t>Figure 1.</w:t>
      </w:r>
      <w:r>
        <w:rPr>
          <w:sz w:val="20"/>
          <w:szCs w:val="20"/>
        </w:rPr>
        <w:t xml:space="preserve"> Absolute </w:t>
      </w:r>
      <w:r w:rsidR="0068059E">
        <w:rPr>
          <w:sz w:val="20"/>
          <w:szCs w:val="20"/>
        </w:rPr>
        <w:t xml:space="preserve">yearly </w:t>
      </w:r>
      <w:r>
        <w:rPr>
          <w:sz w:val="20"/>
          <w:szCs w:val="20"/>
        </w:rPr>
        <w:t>f</w:t>
      </w:r>
      <w:r w:rsidRPr="00C03829">
        <w:rPr>
          <w:sz w:val="20"/>
          <w:szCs w:val="20"/>
        </w:rPr>
        <w:t xml:space="preserve">requencies </w:t>
      </w:r>
      <w:r>
        <w:rPr>
          <w:sz w:val="20"/>
          <w:szCs w:val="20"/>
        </w:rPr>
        <w:t xml:space="preserve">(bars) and </w:t>
      </w:r>
      <w:r w:rsidR="0068059E">
        <w:rPr>
          <w:sz w:val="20"/>
          <w:szCs w:val="20"/>
        </w:rPr>
        <w:t>yearly percentages</w:t>
      </w:r>
      <w:r>
        <w:rPr>
          <w:sz w:val="20"/>
          <w:szCs w:val="20"/>
        </w:rPr>
        <w:t xml:space="preserve"> (lines) </w:t>
      </w:r>
      <w:r w:rsidR="00791324">
        <w:rPr>
          <w:sz w:val="20"/>
          <w:szCs w:val="20"/>
        </w:rPr>
        <w:t xml:space="preserve">of articles </w:t>
      </w:r>
      <w:r w:rsidRPr="00C03829">
        <w:rPr>
          <w:sz w:val="20"/>
          <w:szCs w:val="20"/>
        </w:rPr>
        <w:t>in peer-reviewed journals in PsycINFO fr</w:t>
      </w:r>
      <w:r>
        <w:rPr>
          <w:sz w:val="20"/>
          <w:szCs w:val="20"/>
        </w:rPr>
        <w:t xml:space="preserve">om 1963-2012 concerning meta-analysis (Panel B), comments/critiques (Panel C), </w:t>
      </w:r>
      <w:r w:rsidR="0089310B">
        <w:rPr>
          <w:sz w:val="20"/>
          <w:szCs w:val="20"/>
        </w:rPr>
        <w:t>d</w:t>
      </w:r>
      <w:r w:rsidR="009E08ED">
        <w:rPr>
          <w:sz w:val="20"/>
          <w:szCs w:val="20"/>
        </w:rPr>
        <w:t>isconfirmations</w:t>
      </w:r>
      <w:r>
        <w:rPr>
          <w:sz w:val="20"/>
          <w:szCs w:val="20"/>
        </w:rPr>
        <w:t xml:space="preserve"> (Panel D), errata/corrigenda (Panel E),</w:t>
      </w:r>
      <w:r w:rsidR="009E08ED">
        <w:rPr>
          <w:sz w:val="20"/>
          <w:szCs w:val="20"/>
        </w:rPr>
        <w:t xml:space="preserve"> retractions (Panel F)</w:t>
      </w:r>
      <w:r w:rsidR="00A27C98">
        <w:rPr>
          <w:sz w:val="20"/>
          <w:szCs w:val="20"/>
        </w:rPr>
        <w:t xml:space="preserve">, </w:t>
      </w:r>
      <w:r>
        <w:rPr>
          <w:sz w:val="20"/>
          <w:szCs w:val="20"/>
        </w:rPr>
        <w:t>replicat</w:t>
      </w:r>
      <w:r w:rsidR="00A27C98">
        <w:rPr>
          <w:sz w:val="20"/>
          <w:szCs w:val="20"/>
        </w:rPr>
        <w:t>ions</w:t>
      </w:r>
      <w:r>
        <w:rPr>
          <w:sz w:val="20"/>
          <w:szCs w:val="20"/>
        </w:rPr>
        <w:t xml:space="preserve"> (Panel </w:t>
      </w:r>
      <w:r w:rsidR="009E08ED">
        <w:rPr>
          <w:sz w:val="20"/>
          <w:szCs w:val="20"/>
        </w:rPr>
        <w:t>G</w:t>
      </w:r>
      <w:r>
        <w:rPr>
          <w:sz w:val="20"/>
          <w:szCs w:val="20"/>
        </w:rPr>
        <w:t xml:space="preserve">), and </w:t>
      </w:r>
      <w:r w:rsidR="00C36A85">
        <w:rPr>
          <w:sz w:val="20"/>
          <w:szCs w:val="20"/>
        </w:rPr>
        <w:t>r</w:t>
      </w:r>
      <w:r>
        <w:rPr>
          <w:sz w:val="20"/>
          <w:szCs w:val="20"/>
        </w:rPr>
        <w:t>e</w:t>
      </w:r>
      <w:r w:rsidR="009E08ED">
        <w:rPr>
          <w:sz w:val="20"/>
          <w:szCs w:val="20"/>
        </w:rPr>
        <w:t>-</w:t>
      </w:r>
      <w:r>
        <w:rPr>
          <w:sz w:val="20"/>
          <w:szCs w:val="20"/>
        </w:rPr>
        <w:t xml:space="preserve">analyses (Panel </w:t>
      </w:r>
      <w:r w:rsidR="009E08ED">
        <w:rPr>
          <w:sz w:val="20"/>
          <w:szCs w:val="20"/>
        </w:rPr>
        <w:t>H</w:t>
      </w:r>
      <w:r>
        <w:rPr>
          <w:sz w:val="20"/>
          <w:szCs w:val="20"/>
        </w:rPr>
        <w:t>).</w:t>
      </w:r>
      <w:r w:rsidR="0032002F">
        <w:rPr>
          <w:sz w:val="20"/>
          <w:szCs w:val="20"/>
        </w:rPr>
        <w:t xml:space="preserve"> Panel A gives the total number of</w:t>
      </w:r>
      <w:r w:rsidR="0068059E">
        <w:rPr>
          <w:sz w:val="20"/>
          <w:szCs w:val="20"/>
        </w:rPr>
        <w:t xml:space="preserve"> articles (bars) and the number</w:t>
      </w:r>
      <w:r w:rsidR="0032002F">
        <w:rPr>
          <w:sz w:val="20"/>
          <w:szCs w:val="20"/>
        </w:rPr>
        <w:t xml:space="preserve"> of journals (line) listed in PsycINFO.</w:t>
      </w:r>
    </w:p>
    <w:p w14:paraId="25411A3B" w14:textId="048F71BC" w:rsidR="00A95D0C" w:rsidRDefault="003310ED" w:rsidP="003310ED">
      <w:pPr>
        <w:jc w:val="center"/>
        <w:rPr>
          <w:b/>
        </w:rPr>
      </w:pPr>
      <w:r>
        <w:rPr>
          <w:b/>
        </w:rPr>
        <w:t>Appendix</w:t>
      </w:r>
    </w:p>
    <w:p w14:paraId="546FB75E" w14:textId="77777777" w:rsidR="003310ED" w:rsidRPr="003310ED" w:rsidRDefault="003310ED" w:rsidP="003310ED">
      <w:pPr>
        <w:jc w:val="center"/>
        <w:rPr>
          <w:b/>
        </w:rPr>
      </w:pPr>
    </w:p>
    <w:p w14:paraId="33290287" w14:textId="247FF7B1" w:rsidR="00A95D0C" w:rsidRDefault="00A95D0C">
      <w:pPr>
        <w:rPr>
          <w:sz w:val="20"/>
          <w:szCs w:val="20"/>
        </w:rPr>
      </w:pPr>
      <w:r>
        <w:rPr>
          <w:sz w:val="20"/>
          <w:szCs w:val="20"/>
        </w:rPr>
        <w:t>Table A1. Data table for the counts in Figure 1</w:t>
      </w:r>
    </w:p>
    <w:tbl>
      <w:tblPr>
        <w:tblW w:w="7103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582"/>
        <w:gridCol w:w="851"/>
        <w:gridCol w:w="708"/>
        <w:gridCol w:w="709"/>
        <w:gridCol w:w="709"/>
        <w:gridCol w:w="709"/>
        <w:gridCol w:w="708"/>
        <w:gridCol w:w="709"/>
        <w:gridCol w:w="709"/>
        <w:gridCol w:w="709"/>
      </w:tblGrid>
      <w:tr w:rsidR="00A95D0C" w:rsidRPr="00A95D0C" w14:paraId="605FF315" w14:textId="77777777" w:rsidTr="00A95D0C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04FAB2" w14:textId="4DD8F604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Year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E1239B4" w14:textId="77D59D9C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</w:t>
            </w: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ticle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C3CB3B0" w14:textId="091B6991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journals 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C6462C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eta-analys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47EDAA8" w14:textId="4D5D6C0E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critiqu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1971C40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traction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D238615" w14:textId="46D92894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errata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6DBD4BC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analys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A7CE293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plication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0CF6AB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disconfirms</w:t>
            </w:r>
          </w:p>
        </w:tc>
      </w:tr>
      <w:tr w:rsidR="00A95D0C" w:rsidRPr="00A95D0C" w14:paraId="0B3868C3" w14:textId="77777777" w:rsidTr="00A95D0C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D5B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1777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07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700CC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8241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7E27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CCB72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9C54B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6C18F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5FBE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9D3CF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A95D0C" w:rsidRPr="00A95D0C" w14:paraId="1384080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17A79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84AF1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2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3D9C0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98C6B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0C171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DEF1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F2D9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9E222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8FE9B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06AF6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A95D0C" w:rsidRPr="00A95D0C" w14:paraId="2875F02D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34561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D8C6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10F4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C4FE1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53F77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4984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7C17E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AE33D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886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1E537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</w:t>
            </w:r>
          </w:p>
        </w:tc>
      </w:tr>
      <w:tr w:rsidR="00A95D0C" w:rsidRPr="00A95D0C" w14:paraId="0F3FD83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8BBB4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9D415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65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E1055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7C1A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ED5A6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295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1F7A8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ABFA4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E99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36D2B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</w:t>
            </w:r>
          </w:p>
        </w:tc>
      </w:tr>
      <w:tr w:rsidR="00A95D0C" w:rsidRPr="00A95D0C" w14:paraId="70732F74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635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5078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6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37148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A965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07778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80644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4F96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FA7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295D8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1F5741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A95D0C" w:rsidRPr="00A95D0C" w14:paraId="6F1BF458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F06FA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80C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2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06172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B2E0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66E3B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3A31F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9B35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4D5FC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6004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6A4E61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</w:t>
            </w:r>
          </w:p>
        </w:tc>
      </w:tr>
      <w:tr w:rsidR="00A95D0C" w:rsidRPr="00A95D0C" w14:paraId="3DD67AC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9B4B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6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16240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95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71C53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A7953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1333E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BBA4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99EC7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1185A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41D54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A0BF4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A95D0C" w:rsidRPr="00A95D0C" w14:paraId="7CFF0580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3208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7464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81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466B3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8B927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FB52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5486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AE7E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273CF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F5A09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3A8B4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</w:t>
            </w:r>
          </w:p>
        </w:tc>
      </w:tr>
      <w:tr w:rsidR="00A95D0C" w:rsidRPr="00A95D0C" w14:paraId="3A2FA9C9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82FB5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F1B5A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31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217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D9183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84017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88D7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496FAC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1F45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C511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34A1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</w:tr>
      <w:tr w:rsidR="00A95D0C" w:rsidRPr="00A95D0C" w14:paraId="3DE113E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9150F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DC28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27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17856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60E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A34BF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75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A5B80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91FF9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0656C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3B3EB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</w:tr>
      <w:tr w:rsidR="00A95D0C" w:rsidRPr="00A95D0C" w14:paraId="0EFE27E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C615B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3C8E5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48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2D463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AB48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C1D245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071FD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D5EB6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EF8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FDA95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563A0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</w:t>
            </w:r>
          </w:p>
        </w:tc>
      </w:tr>
      <w:tr w:rsidR="00A95D0C" w:rsidRPr="00A95D0C" w14:paraId="2FA66A7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E2D6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2F8EE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2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89CA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3A908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C69D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9D9B9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1670AC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1672F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44C6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847C6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7</w:t>
            </w:r>
          </w:p>
        </w:tc>
      </w:tr>
      <w:tr w:rsidR="00A95D0C" w:rsidRPr="00A95D0C" w14:paraId="1C9D9AC8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50382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86C2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95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D31C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6354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678B5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593D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8DE18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112E7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3056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800DC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1</w:t>
            </w:r>
          </w:p>
        </w:tc>
      </w:tr>
      <w:tr w:rsidR="00A95D0C" w:rsidRPr="00A95D0C" w14:paraId="13C0466F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47BE6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61384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03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8B9167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9EE9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76AE7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10F7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69C2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0C6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BACAA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FDFC2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</w:t>
            </w:r>
          </w:p>
        </w:tc>
      </w:tr>
      <w:tr w:rsidR="00A95D0C" w:rsidRPr="00A95D0C" w14:paraId="6986FB7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5ABC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EB6E9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4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FE9D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E1A19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01058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3F016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260E6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38F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B3C4B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E84B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4</w:t>
            </w:r>
          </w:p>
        </w:tc>
      </w:tr>
      <w:tr w:rsidR="00A95D0C" w:rsidRPr="00A95D0C" w14:paraId="533280E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6AA0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8B3B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6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721A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5C9EC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4459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EB8A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6E7F4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1507B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ED5607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E30B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</w:t>
            </w:r>
          </w:p>
        </w:tc>
      </w:tr>
      <w:tr w:rsidR="00A95D0C" w:rsidRPr="00A95D0C" w14:paraId="5B2F1E0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8890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7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2936F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90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D5CD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4EB0A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5DB61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259D5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11BFC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7703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99B5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D19AD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</w:t>
            </w:r>
          </w:p>
        </w:tc>
      </w:tr>
      <w:tr w:rsidR="00A95D0C" w:rsidRPr="00A95D0C" w14:paraId="354D199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A0A5A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0A63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78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F5EA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B558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4D52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6E106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785DE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B6D43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F6FF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B6439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</w:t>
            </w:r>
          </w:p>
        </w:tc>
      </w:tr>
      <w:tr w:rsidR="00A95D0C" w:rsidRPr="00A95D0C" w14:paraId="3C153C72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DB356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9CAD2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47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AC5B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3A95B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F8F7D6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C9C6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DD2368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81F0A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FAA8F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31B5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</w:t>
            </w:r>
          </w:p>
        </w:tc>
      </w:tr>
      <w:tr w:rsidR="00A95D0C" w:rsidRPr="00A95D0C" w14:paraId="77397DB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BCAAC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F01A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65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3E8FF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7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225BF4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2757A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5AE4E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0D65F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0C7C1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02026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2422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</w:tr>
      <w:tr w:rsidR="00A95D0C" w:rsidRPr="00A95D0C" w14:paraId="61976F0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98D14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0D3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69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ED1E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C383E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A8F2B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7330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21A49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B41E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F7999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CB20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</w:t>
            </w:r>
          </w:p>
        </w:tc>
      </w:tr>
      <w:tr w:rsidR="00A95D0C" w:rsidRPr="00A95D0C" w14:paraId="05A936B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8C116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4616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04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9A779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EB231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AE028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A388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A5401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9989C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4676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31482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</w:tr>
      <w:tr w:rsidR="00A95D0C" w:rsidRPr="00A95D0C" w14:paraId="4159C584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A5CA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4AE2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77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763C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9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ECEF4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A4C3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561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B8CE2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C8964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3A679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56D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A95D0C" w:rsidRPr="00A95D0C" w14:paraId="684B9E2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FB29F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8536A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45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F7E2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E7D9A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952DE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0E37F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65BD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E482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A2121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9D297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0</w:t>
            </w:r>
          </w:p>
        </w:tc>
      </w:tr>
      <w:tr w:rsidR="00A95D0C" w:rsidRPr="00A95D0C" w14:paraId="083B6CA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FF30A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FA8BD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87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D3F67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7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7A356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347EB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EEA3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F2F34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6AFF4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CFE1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FE06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</w:t>
            </w:r>
          </w:p>
        </w:tc>
      </w:tr>
      <w:tr w:rsidR="00A95D0C" w:rsidRPr="00A95D0C" w14:paraId="6961C0A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C513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778F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97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C5C5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2C153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7B6F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E736B4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E7C0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DF977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C353C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571CA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</w:t>
            </w:r>
          </w:p>
        </w:tc>
      </w:tr>
      <w:tr w:rsidR="00A95D0C" w:rsidRPr="00A95D0C" w14:paraId="048BFE36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6295F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8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4D02B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22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6E8FC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8FC3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5773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5417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AE9F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723D69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ED81E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9E5E1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</w:t>
            </w:r>
          </w:p>
        </w:tc>
      </w:tr>
      <w:tr w:rsidR="00A95D0C" w:rsidRPr="00A95D0C" w14:paraId="14173373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9A4020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EED1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80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BE38CB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0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99585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DDD22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0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D2E00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E954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5D36D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0D57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BD561D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</w:t>
            </w:r>
          </w:p>
        </w:tc>
      </w:tr>
      <w:tr w:rsidR="00A95D0C" w:rsidRPr="00A95D0C" w14:paraId="2A6B620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1D7B0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1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0665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468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5DDBE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ECA5F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CBD86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38E54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0C04E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C8A94D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7D7E4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63742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</w:t>
            </w:r>
          </w:p>
        </w:tc>
      </w:tr>
      <w:tr w:rsidR="00A95D0C" w:rsidRPr="00A95D0C" w14:paraId="0758642A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9C249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2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534BFB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80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AAFFD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2565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A0639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3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8EF8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2AAA3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E17C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39A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DA576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</w:tr>
      <w:tr w:rsidR="00A95D0C" w:rsidRPr="00A95D0C" w14:paraId="52279AE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074CE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3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1D920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236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790B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6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7A8497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E16DF6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E853A5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81C508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4B4AD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82686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ED0D6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6</w:t>
            </w:r>
          </w:p>
        </w:tc>
      </w:tr>
      <w:tr w:rsidR="00A95D0C" w:rsidRPr="00A95D0C" w14:paraId="7AF47493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6F81F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4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4DAA57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05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ACF4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1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BE92B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101C2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13CB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D7A3DD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404C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0590B2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0ED45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</w:tr>
      <w:tr w:rsidR="00A95D0C" w:rsidRPr="00A95D0C" w14:paraId="00FBF61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2938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355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42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C369D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6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C0D9F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779A3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54C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41817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0F7B6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FE16D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BE98E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</w:t>
            </w:r>
          </w:p>
        </w:tc>
      </w:tr>
      <w:tr w:rsidR="00A95D0C" w:rsidRPr="00A95D0C" w14:paraId="0A2A7A2D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D1C77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25C92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687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A1EF6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0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B69F1E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A72CAB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D7C28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04F363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9DF04F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CF3C2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8442AC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</w:t>
            </w:r>
          </w:p>
        </w:tc>
      </w:tr>
      <w:tr w:rsidR="00A95D0C" w:rsidRPr="00A95D0C" w14:paraId="1299721D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9DCE5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00B53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58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D34FD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3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4E3C31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0C0DA9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18FCA4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4EAD7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61EBF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CA59FD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8F10D5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</w:t>
            </w:r>
          </w:p>
        </w:tc>
      </w:tr>
      <w:tr w:rsidR="00A95D0C" w:rsidRPr="00A95D0C" w14:paraId="032C507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3BB7C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96D82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83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EF574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3F3924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3FD86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5DD82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3B6B1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87963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9B6FF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122127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</w:t>
            </w:r>
          </w:p>
        </w:tc>
      </w:tr>
      <w:tr w:rsidR="00A95D0C" w:rsidRPr="00A95D0C" w14:paraId="3FC29CF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1836F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9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01184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41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70DC4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5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27C3A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8A953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8B69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508E6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74692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F1CA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F9A88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5</w:t>
            </w:r>
          </w:p>
        </w:tc>
      </w:tr>
      <w:tr w:rsidR="00A95D0C" w:rsidRPr="00A95D0C" w14:paraId="518F2FF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80D188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97300F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400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F891E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5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1BE5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6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FEF88E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9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6532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C553E5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1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46156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4B0036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808C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2</w:t>
            </w:r>
          </w:p>
        </w:tc>
      </w:tr>
      <w:tr w:rsidR="00A95D0C" w:rsidRPr="00A95D0C" w14:paraId="071B992A" w14:textId="77777777" w:rsidTr="003310ED">
        <w:trPr>
          <w:trHeight w:val="300"/>
        </w:trPr>
        <w:tc>
          <w:tcPr>
            <w:tcW w:w="5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2FA30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1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8DC89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8591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5541CC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8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6DF9C7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0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B8222D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A80B43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68E1E0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221AE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6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6DEFA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4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C8F78D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</w:t>
            </w:r>
          </w:p>
        </w:tc>
      </w:tr>
      <w:tr w:rsidR="00A95D0C" w:rsidRPr="00A95D0C" w14:paraId="2DDD1243" w14:textId="77777777" w:rsidTr="003310ED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CF978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EF5FE5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077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2C6FE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61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9CDF89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C7770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7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82D1E4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5EF7D7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FADC2E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81B155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6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20ED3B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1</w:t>
            </w:r>
          </w:p>
        </w:tc>
      </w:tr>
    </w:tbl>
    <w:p w14:paraId="60AD5BE1" w14:textId="0F42BA76" w:rsidR="00C03829" w:rsidRDefault="00A95D0C" w:rsidP="00C03829">
      <w:pPr>
        <w:rPr>
          <w:sz w:val="20"/>
          <w:szCs w:val="20"/>
        </w:rPr>
      </w:pPr>
      <w:r>
        <w:rPr>
          <w:sz w:val="20"/>
          <w:szCs w:val="20"/>
        </w:rPr>
        <w:t>(table continues on next page)</w:t>
      </w:r>
    </w:p>
    <w:p w14:paraId="458D2FCD" w14:textId="77777777" w:rsidR="003310ED" w:rsidRDefault="003310ED">
      <w:pPr>
        <w:rPr>
          <w:sz w:val="20"/>
          <w:szCs w:val="20"/>
        </w:rPr>
      </w:pPr>
      <w:r>
        <w:rPr>
          <w:sz w:val="20"/>
          <w:szCs w:val="20"/>
        </w:rPr>
        <w:br w:type="page"/>
      </w:r>
    </w:p>
    <w:p w14:paraId="09928B49" w14:textId="59950928" w:rsidR="00A95D0C" w:rsidRDefault="00A95D0C" w:rsidP="00C03829">
      <w:pPr>
        <w:rPr>
          <w:sz w:val="20"/>
          <w:szCs w:val="20"/>
        </w:rPr>
      </w:pPr>
      <w:r>
        <w:rPr>
          <w:sz w:val="20"/>
          <w:szCs w:val="20"/>
        </w:rPr>
        <w:t>Table 1 (continued)</w:t>
      </w:r>
    </w:p>
    <w:tbl>
      <w:tblPr>
        <w:tblW w:w="7103" w:type="dxa"/>
        <w:tblInd w:w="93" w:type="dxa"/>
        <w:tblLayout w:type="fixed"/>
        <w:tblLook w:val="04A0" w:firstRow="1" w:lastRow="0" w:firstColumn="1" w:lastColumn="0" w:noHBand="0" w:noVBand="1"/>
      </w:tblPr>
      <w:tblGrid>
        <w:gridCol w:w="582"/>
        <w:gridCol w:w="851"/>
        <w:gridCol w:w="708"/>
        <w:gridCol w:w="709"/>
        <w:gridCol w:w="709"/>
        <w:gridCol w:w="709"/>
        <w:gridCol w:w="708"/>
        <w:gridCol w:w="709"/>
        <w:gridCol w:w="709"/>
        <w:gridCol w:w="709"/>
      </w:tblGrid>
      <w:tr w:rsidR="00A95D0C" w:rsidRPr="00A95D0C" w14:paraId="1E9C6304" w14:textId="77777777" w:rsidTr="003310ED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DDF33EF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Year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6D82D9E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a</w:t>
            </w: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ticle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E5ADF6A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 xml:space="preserve">journals 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F39B741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meta-analys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43818F9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critiqu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722D290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tractions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DF4AA71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errata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E3B7982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analyse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AB13C80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replications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2C6AF742" w14:textId="77777777" w:rsidR="00A95D0C" w:rsidRPr="00A95D0C" w:rsidRDefault="00A95D0C" w:rsidP="00A95D0C">
            <w:pPr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disconfirms</w:t>
            </w:r>
          </w:p>
        </w:tc>
      </w:tr>
      <w:tr w:rsidR="003310ED" w:rsidRPr="00A95D0C" w14:paraId="058850EB" w14:textId="77777777" w:rsidTr="003310ED">
        <w:trPr>
          <w:trHeight w:val="300"/>
        </w:trPr>
        <w:tc>
          <w:tcPr>
            <w:tcW w:w="582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A806C20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3</w:t>
            </w:r>
          </w:p>
        </w:tc>
        <w:tc>
          <w:tcPr>
            <w:tcW w:w="851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C0F04C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422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CF8A4C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818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BF954A9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02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31A312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00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49D4E9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979D3A5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37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1B95B74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EF623F1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4</w:t>
            </w:r>
          </w:p>
        </w:tc>
        <w:tc>
          <w:tcPr>
            <w:tcW w:w="709" w:type="dxa"/>
            <w:tcBorders>
              <w:top w:val="single" w:sz="4" w:space="0" w:color="auto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3CDB43E" w14:textId="77777777" w:rsidR="003310ED" w:rsidRPr="00A95D0C" w:rsidRDefault="003310ED" w:rsidP="00437644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9</w:t>
            </w:r>
          </w:p>
        </w:tc>
      </w:tr>
      <w:tr w:rsidR="00A95D0C" w:rsidRPr="00A95D0C" w14:paraId="70D14335" w14:textId="77777777" w:rsidTr="003310ED">
        <w:trPr>
          <w:trHeight w:val="300"/>
        </w:trPr>
        <w:tc>
          <w:tcPr>
            <w:tcW w:w="582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D150C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4</w:t>
            </w:r>
          </w:p>
        </w:tc>
        <w:tc>
          <w:tcPr>
            <w:tcW w:w="851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13E78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056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0A745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0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11A18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31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6D7CC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7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597B0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</w:t>
            </w:r>
          </w:p>
        </w:tc>
        <w:tc>
          <w:tcPr>
            <w:tcW w:w="708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DD151A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8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36173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2443A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82</w:t>
            </w:r>
          </w:p>
        </w:tc>
        <w:tc>
          <w:tcPr>
            <w:tcW w:w="709" w:type="dxa"/>
            <w:tcBorders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447F3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8</w:t>
            </w:r>
          </w:p>
        </w:tc>
      </w:tr>
      <w:tr w:rsidR="00A95D0C" w:rsidRPr="00A95D0C" w14:paraId="4606DD80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0C4D7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5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0519A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04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6482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4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FFADF4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3875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D7C26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EE8FBE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B14DC1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A4CD61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BD378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8</w:t>
            </w:r>
          </w:p>
        </w:tc>
      </w:tr>
      <w:tr w:rsidR="00A95D0C" w:rsidRPr="00A95D0C" w14:paraId="582D8763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C539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6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CF846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092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2170DE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1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97D306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2B5F4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4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97D14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E91A6A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63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4B3F2D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67730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7BC47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95</w:t>
            </w:r>
          </w:p>
        </w:tc>
      </w:tr>
      <w:tr w:rsidR="00A95D0C" w:rsidRPr="00A95D0C" w14:paraId="5C7B03EC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5AFBF9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7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563A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90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04C79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2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6ADE9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5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1EA8A7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8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DCFE7B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BF9B03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4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4EB4D7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0762E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3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06A639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7</w:t>
            </w:r>
          </w:p>
        </w:tc>
      </w:tr>
      <w:tr w:rsidR="00A95D0C" w:rsidRPr="00A95D0C" w14:paraId="5976BE47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5268C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8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28B41C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3485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3688B0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38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AA437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8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AEA0CD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FFC205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671DAA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1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DE678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737641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2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0888D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2</w:t>
            </w:r>
          </w:p>
        </w:tc>
      </w:tr>
      <w:tr w:rsidR="00A95D0C" w:rsidRPr="00A95D0C" w14:paraId="6342D231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B6E94A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09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C49322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048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6664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4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5D7BC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9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262ECB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68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8201DBE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9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321E63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75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6892D1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7946B4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3E56AE7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58</w:t>
            </w:r>
          </w:p>
        </w:tc>
      </w:tr>
      <w:tr w:rsidR="00A95D0C" w:rsidRPr="00A95D0C" w14:paraId="0D043A9E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15869D6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0</w:t>
            </w:r>
          </w:p>
        </w:tc>
        <w:tc>
          <w:tcPr>
            <w:tcW w:w="85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279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4512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F1C4154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477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A03114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019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2B9A702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2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748BAA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3</w:t>
            </w:r>
          </w:p>
        </w:tc>
        <w:tc>
          <w:tcPr>
            <w:tcW w:w="708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C2CE0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9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0BD922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0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339DBD6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21</w:t>
            </w:r>
          </w:p>
        </w:tc>
        <w:tc>
          <w:tcPr>
            <w:tcW w:w="709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45774E50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6</w:t>
            </w:r>
          </w:p>
        </w:tc>
      </w:tr>
      <w:tr w:rsidR="00A95D0C" w:rsidRPr="00A95D0C" w14:paraId="5DAC93CB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64973E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1</w:t>
            </w:r>
          </w:p>
        </w:tc>
        <w:tc>
          <w:tcPr>
            <w:tcW w:w="851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AF10B3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2797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0C48E93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501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427DCE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73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851DE9B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22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7D5E0F6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</w:t>
            </w:r>
          </w:p>
        </w:tc>
        <w:tc>
          <w:tcPr>
            <w:tcW w:w="708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324127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17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29E60613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78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883D75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34</w:t>
            </w:r>
          </w:p>
        </w:tc>
        <w:tc>
          <w:tcPr>
            <w:tcW w:w="709" w:type="dxa"/>
            <w:tcBorders>
              <w:top w:val="nil"/>
              <w:left w:val="nil"/>
              <w:right w:val="nil"/>
            </w:tcBorders>
            <w:shd w:val="clear" w:color="auto" w:fill="auto"/>
            <w:noWrap/>
            <w:vAlign w:val="bottom"/>
            <w:hideMark/>
          </w:tcPr>
          <w:p w14:paraId="74EA5ADC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75</w:t>
            </w:r>
          </w:p>
        </w:tc>
      </w:tr>
      <w:tr w:rsidR="00A95D0C" w:rsidRPr="00A95D0C" w14:paraId="4632C875" w14:textId="77777777" w:rsidTr="00A95D0C">
        <w:trPr>
          <w:trHeight w:val="300"/>
        </w:trPr>
        <w:tc>
          <w:tcPr>
            <w:tcW w:w="582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40AEC5E9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012</w:t>
            </w:r>
          </w:p>
        </w:tc>
        <w:tc>
          <w:tcPr>
            <w:tcW w:w="85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BEB5C75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41102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F469BB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2523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32CFAF1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26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647BE9E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835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00C83A41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41</w:t>
            </w:r>
          </w:p>
        </w:tc>
        <w:tc>
          <w:tcPr>
            <w:tcW w:w="708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C6F771A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84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B38EFB8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62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525151ED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557</w:t>
            </w:r>
          </w:p>
        </w:tc>
        <w:tc>
          <w:tcPr>
            <w:tcW w:w="709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14C0DEDF" w14:textId="77777777" w:rsidR="00A95D0C" w:rsidRPr="00A95D0C" w:rsidRDefault="00A95D0C" w:rsidP="00A95D0C">
            <w:pPr>
              <w:jc w:val="right"/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</w:pPr>
            <w:r w:rsidRPr="00A95D0C">
              <w:rPr>
                <w:rFonts w:ascii="Calibri" w:eastAsia="Times New Roman" w:hAnsi="Calibri" w:cs="Times New Roman"/>
                <w:color w:val="000000"/>
                <w:sz w:val="18"/>
                <w:szCs w:val="18"/>
              </w:rPr>
              <w:t>167</w:t>
            </w:r>
          </w:p>
        </w:tc>
      </w:tr>
    </w:tbl>
    <w:p w14:paraId="55F62252" w14:textId="77777777" w:rsidR="00A95D0C" w:rsidRDefault="00A95D0C" w:rsidP="00C03829">
      <w:pPr>
        <w:rPr>
          <w:sz w:val="20"/>
          <w:szCs w:val="20"/>
        </w:rPr>
      </w:pPr>
    </w:p>
    <w:p w14:paraId="5C4E1080" w14:textId="77777777" w:rsidR="00A95D0C" w:rsidRDefault="00A95D0C" w:rsidP="00C03829">
      <w:pPr>
        <w:rPr>
          <w:sz w:val="20"/>
          <w:szCs w:val="20"/>
        </w:rPr>
      </w:pPr>
    </w:p>
    <w:p w14:paraId="5CDE376F" w14:textId="77777777" w:rsidR="00480A68" w:rsidRDefault="00480A68" w:rsidP="00C03829">
      <w:pPr>
        <w:rPr>
          <w:sz w:val="20"/>
          <w:szCs w:val="20"/>
        </w:rPr>
      </w:pPr>
    </w:p>
    <w:p w14:paraId="499625D7" w14:textId="22241249" w:rsidR="00A95D0C" w:rsidRPr="00480A68" w:rsidRDefault="00A95D0C" w:rsidP="00C03829">
      <w:pPr>
        <w:rPr>
          <w:sz w:val="20"/>
          <w:szCs w:val="20"/>
        </w:rPr>
      </w:pPr>
      <w:r w:rsidRPr="0025307A">
        <w:rPr>
          <w:sz w:val="22"/>
          <w:szCs w:val="22"/>
        </w:rPr>
        <w:t>Table A2</w:t>
      </w:r>
    </w:p>
    <w:p w14:paraId="124C7CB2" w14:textId="3A3D1284" w:rsidR="00A95D0C" w:rsidRPr="0025307A" w:rsidRDefault="00A95D0C" w:rsidP="00C03829">
      <w:pPr>
        <w:rPr>
          <w:sz w:val="22"/>
          <w:szCs w:val="22"/>
        </w:rPr>
      </w:pPr>
      <w:r w:rsidRPr="0025307A">
        <w:rPr>
          <w:sz w:val="22"/>
          <w:szCs w:val="22"/>
        </w:rPr>
        <w:t>Search terms used in PsycINFO</w:t>
      </w:r>
    </w:p>
    <w:p w14:paraId="6CAFA7E2" w14:textId="5A87B8EC" w:rsidR="00A95D0C" w:rsidRPr="0025307A" w:rsidRDefault="00A95D0C" w:rsidP="00A95D0C">
      <w:pPr>
        <w:pBdr>
          <w:top w:val="single" w:sz="4" w:space="1" w:color="auto"/>
          <w:bottom w:val="single" w:sz="4" w:space="1" w:color="auto"/>
        </w:pBdr>
        <w:rPr>
          <w:sz w:val="22"/>
          <w:szCs w:val="22"/>
        </w:rPr>
      </w:pPr>
      <w:r w:rsidRPr="0025307A">
        <w:rPr>
          <w:sz w:val="22"/>
          <w:szCs w:val="22"/>
        </w:rPr>
        <w:t>Category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Pr="0025307A">
        <w:rPr>
          <w:sz w:val="22"/>
          <w:szCs w:val="22"/>
        </w:rPr>
        <w:t>Boolean/Phrase:</w:t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</w:p>
    <w:p w14:paraId="61133CF2" w14:textId="32427EF0" w:rsidR="00A95D0C" w:rsidRPr="0025307A" w:rsidRDefault="00A95D0C" w:rsidP="00A95D0C">
      <w:pPr>
        <w:rPr>
          <w:sz w:val="22"/>
          <w:szCs w:val="22"/>
        </w:rPr>
      </w:pPr>
      <w:r w:rsidRPr="0025307A">
        <w:rPr>
          <w:sz w:val="22"/>
          <w:szCs w:val="22"/>
        </w:rPr>
        <w:t>articles</w:t>
      </w:r>
      <w:r w:rsidRPr="0025307A">
        <w:rPr>
          <w:sz w:val="22"/>
          <w:szCs w:val="22"/>
        </w:rPr>
        <w:tab/>
      </w:r>
      <w:r w:rsid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  <w:t>PY 1963</w:t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  <w:r w:rsidRPr="0025307A">
        <w:rPr>
          <w:sz w:val="22"/>
          <w:szCs w:val="22"/>
        </w:rPr>
        <w:tab/>
      </w:r>
    </w:p>
    <w:p w14:paraId="0CA0F0EC" w14:textId="0672E070" w:rsidR="00A95D0C" w:rsidRPr="0025307A" w:rsidRDefault="00A95D0C" w:rsidP="00A95D0C">
      <w:pPr>
        <w:rPr>
          <w:sz w:val="22"/>
          <w:szCs w:val="22"/>
        </w:rPr>
      </w:pPr>
      <w:r w:rsidRPr="0025307A">
        <w:rPr>
          <w:sz w:val="22"/>
          <w:szCs w:val="22"/>
        </w:rPr>
        <w:t>meta-analysis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195EA7">
        <w:rPr>
          <w:sz w:val="22"/>
          <w:szCs w:val="22"/>
        </w:rPr>
        <w:t>PY 2012</w:t>
      </w:r>
      <w:r w:rsidR="00D349D7">
        <w:rPr>
          <w:sz w:val="22"/>
          <w:szCs w:val="22"/>
        </w:rPr>
        <w:t xml:space="preserve"> AND </w:t>
      </w:r>
      <w:r w:rsidRPr="0025307A">
        <w:rPr>
          <w:sz w:val="22"/>
          <w:szCs w:val="22"/>
        </w:rPr>
        <w:t>AB meta-analysis</w:t>
      </w:r>
      <w:r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</w:p>
    <w:p w14:paraId="74B0E119" w14:textId="6709811A" w:rsidR="00A95D0C" w:rsidRPr="0025307A" w:rsidRDefault="00A95D0C" w:rsidP="00A95D0C">
      <w:pPr>
        <w:rPr>
          <w:sz w:val="22"/>
          <w:szCs w:val="22"/>
        </w:rPr>
      </w:pPr>
      <w:r w:rsidRPr="0025307A">
        <w:rPr>
          <w:sz w:val="22"/>
          <w:szCs w:val="22"/>
        </w:rPr>
        <w:t>retraction</w:t>
      </w:r>
      <w:r w:rsidR="0025307A" w:rsidRPr="0025307A">
        <w:rPr>
          <w:sz w:val="22"/>
          <w:szCs w:val="22"/>
        </w:rPr>
        <w:t>*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Pr="0025307A">
        <w:rPr>
          <w:sz w:val="22"/>
          <w:szCs w:val="22"/>
        </w:rPr>
        <w:t xml:space="preserve">PY </w:t>
      </w:r>
      <w:r w:rsidR="00D349D7">
        <w:rPr>
          <w:sz w:val="22"/>
          <w:szCs w:val="22"/>
        </w:rPr>
        <w:t>2012</w:t>
      </w:r>
      <w:r w:rsidRPr="0025307A">
        <w:rPr>
          <w:sz w:val="22"/>
          <w:szCs w:val="22"/>
        </w:rPr>
        <w:t xml:space="preserve"> AND TI retraction</w:t>
      </w:r>
      <w:r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  <w:r w:rsidR="0025307A" w:rsidRPr="0025307A">
        <w:rPr>
          <w:sz w:val="22"/>
          <w:szCs w:val="22"/>
        </w:rPr>
        <w:tab/>
      </w:r>
    </w:p>
    <w:p w14:paraId="6D28C295" w14:textId="11524E54" w:rsidR="00A95D0C" w:rsidRPr="0025307A" w:rsidRDefault="0025307A" w:rsidP="00A95D0C">
      <w:pPr>
        <w:rPr>
          <w:sz w:val="22"/>
          <w:szCs w:val="22"/>
        </w:rPr>
      </w:pPr>
      <w:r w:rsidRPr="0025307A">
        <w:rPr>
          <w:sz w:val="22"/>
          <w:szCs w:val="22"/>
        </w:rPr>
        <w:t>corrigenda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1963 AND (TI corrigendum or TI erratum)</w:t>
      </w:r>
      <w:r w:rsidR="00A95D0C" w:rsidRPr="0025307A">
        <w:rPr>
          <w:sz w:val="22"/>
          <w:szCs w:val="22"/>
        </w:rPr>
        <w:tab/>
      </w:r>
    </w:p>
    <w:p w14:paraId="52612823" w14:textId="6ABDE049" w:rsidR="00A95D0C" w:rsidRPr="0025307A" w:rsidRDefault="0025307A" w:rsidP="0025307A">
      <w:pPr>
        <w:rPr>
          <w:sz w:val="22"/>
          <w:szCs w:val="22"/>
        </w:rPr>
      </w:pPr>
      <w:r w:rsidRPr="0025307A">
        <w:rPr>
          <w:sz w:val="22"/>
          <w:szCs w:val="22"/>
        </w:rPr>
        <w:t>critique</w:t>
      </w:r>
      <w:r w:rsidR="00A95D0C"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2012 AND (TI critique OR TI comment)</w:t>
      </w:r>
      <w:r w:rsidR="00A95D0C" w:rsidRPr="0025307A">
        <w:rPr>
          <w:sz w:val="22"/>
          <w:szCs w:val="22"/>
        </w:rPr>
        <w:tab/>
      </w:r>
    </w:p>
    <w:p w14:paraId="74CF1373" w14:textId="1EACEAF1" w:rsidR="00A95D0C" w:rsidRPr="0025307A" w:rsidRDefault="0025307A" w:rsidP="00A95D0C">
      <w:pPr>
        <w:rPr>
          <w:sz w:val="22"/>
          <w:szCs w:val="22"/>
        </w:rPr>
      </w:pPr>
      <w:r w:rsidRPr="0025307A">
        <w:rPr>
          <w:sz w:val="22"/>
          <w:szCs w:val="22"/>
        </w:rPr>
        <w:t>reanalysis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2012 AND (AB reanalysis)</w:t>
      </w:r>
      <w:r w:rsidR="00A95D0C" w:rsidRPr="0025307A">
        <w:rPr>
          <w:sz w:val="22"/>
          <w:szCs w:val="22"/>
        </w:rPr>
        <w:tab/>
      </w:r>
    </w:p>
    <w:p w14:paraId="102D0B3A" w14:textId="11C71CEA" w:rsidR="00A95D0C" w:rsidRPr="0025307A" w:rsidRDefault="0025307A" w:rsidP="00A95D0C">
      <w:pPr>
        <w:rPr>
          <w:sz w:val="22"/>
          <w:szCs w:val="22"/>
        </w:rPr>
      </w:pPr>
      <w:r w:rsidRPr="0025307A">
        <w:rPr>
          <w:sz w:val="22"/>
          <w:szCs w:val="22"/>
        </w:rPr>
        <w:t>replication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</w:r>
      <w:r w:rsidR="00A95D0C" w:rsidRPr="0025307A">
        <w:rPr>
          <w:sz w:val="22"/>
          <w:szCs w:val="22"/>
        </w:rPr>
        <w:t>PY 2012 AND (AB replication)</w:t>
      </w:r>
      <w:r w:rsidR="00A95D0C" w:rsidRPr="0025307A">
        <w:rPr>
          <w:sz w:val="22"/>
          <w:szCs w:val="22"/>
        </w:rPr>
        <w:tab/>
      </w:r>
    </w:p>
    <w:p w14:paraId="55B330D2" w14:textId="1703A524" w:rsidR="00A95D0C" w:rsidRPr="0025307A" w:rsidRDefault="00A95D0C" w:rsidP="0025307A">
      <w:pPr>
        <w:pBdr>
          <w:bottom w:val="single" w:sz="4" w:space="1" w:color="auto"/>
        </w:pBdr>
        <w:rPr>
          <w:sz w:val="22"/>
          <w:szCs w:val="22"/>
        </w:rPr>
      </w:pPr>
      <w:r w:rsidRPr="0025307A">
        <w:rPr>
          <w:sz w:val="22"/>
          <w:szCs w:val="22"/>
        </w:rPr>
        <w:t>disconfirms</w:t>
      </w:r>
      <w:r w:rsidRPr="0025307A">
        <w:rPr>
          <w:sz w:val="22"/>
          <w:szCs w:val="22"/>
        </w:rPr>
        <w:tab/>
      </w:r>
      <w:r w:rsidR="00D349D7">
        <w:rPr>
          <w:sz w:val="22"/>
          <w:szCs w:val="22"/>
        </w:rPr>
        <w:tab/>
        <w:t>PY 196</w:t>
      </w:r>
      <w:r w:rsidRPr="0025307A">
        <w:rPr>
          <w:sz w:val="22"/>
          <w:szCs w:val="22"/>
        </w:rPr>
        <w:t>3 AND (AB falsifies OR AB</w:t>
      </w:r>
      <w:r w:rsidR="0025307A" w:rsidRPr="0025307A">
        <w:rPr>
          <w:sz w:val="22"/>
          <w:szCs w:val="22"/>
        </w:rPr>
        <w:t xml:space="preserve"> contradicts OR AB disconfirms)</w:t>
      </w:r>
    </w:p>
    <w:p w14:paraId="3ECDA8CA" w14:textId="353A8E71" w:rsidR="0025307A" w:rsidRPr="0025307A" w:rsidRDefault="0025307A" w:rsidP="0025307A">
      <w:pPr>
        <w:rPr>
          <w:rFonts w:ascii="Calibri" w:eastAsia="Times New Roman" w:hAnsi="Calibri" w:cs="Times New Roman"/>
          <w:color w:val="000000"/>
          <w:sz w:val="22"/>
          <w:szCs w:val="22"/>
        </w:rPr>
      </w:pPr>
      <w:r w:rsidRPr="0025307A">
        <w:rPr>
          <w:sz w:val="22"/>
          <w:szCs w:val="22"/>
        </w:rPr>
        <w:t xml:space="preserve">Note: </w:t>
      </w:r>
      <w:r w:rsidR="00A95D0C" w:rsidRPr="0025307A">
        <w:rPr>
          <w:sz w:val="22"/>
          <w:szCs w:val="22"/>
        </w:rPr>
        <w:t xml:space="preserve">Searches conducted between 12/8/13 and 15/8/13 </w:t>
      </w:r>
      <w:r w:rsidRPr="0025307A">
        <w:rPr>
          <w:sz w:val="22"/>
          <w:szCs w:val="22"/>
        </w:rPr>
        <w:t>with the limiter “Publication Type: Peer Reviewed Journal”</w:t>
      </w:r>
      <w:r>
        <w:rPr>
          <w:sz w:val="22"/>
          <w:szCs w:val="22"/>
        </w:rPr>
        <w:t>; *</w:t>
      </w:r>
      <w:r w:rsidRPr="0025307A">
        <w:rPr>
          <w:rFonts w:ascii="Cambria" w:eastAsia="Times New Roman" w:hAnsi="Cambria" w:cs="Times New Roman"/>
          <w:color w:val="000000"/>
          <w:sz w:val="22"/>
          <w:szCs w:val="22"/>
        </w:rPr>
        <w:t xml:space="preserve">For retractions, </w:t>
      </w:r>
      <w:r w:rsidR="004B44FD">
        <w:rPr>
          <w:rFonts w:ascii="Cambria" w:eastAsia="Times New Roman" w:hAnsi="Cambria" w:cs="Times New Roman"/>
          <w:color w:val="000000"/>
          <w:sz w:val="22"/>
          <w:szCs w:val="22"/>
        </w:rPr>
        <w:t>we</w:t>
      </w:r>
      <w:r w:rsidRPr="0025307A">
        <w:rPr>
          <w:rFonts w:ascii="Cambria" w:eastAsia="Times New Roman" w:hAnsi="Cambria" w:cs="Times New Roman"/>
          <w:color w:val="000000"/>
          <w:sz w:val="22"/>
          <w:szCs w:val="22"/>
        </w:rPr>
        <w:t xml:space="preserve"> used a manual search to avoid inclusion of irrelevant papers</w:t>
      </w:r>
    </w:p>
    <w:p w14:paraId="4FC9BCEC" w14:textId="77777777" w:rsidR="0025307A" w:rsidRPr="0025307A" w:rsidRDefault="0025307A" w:rsidP="0025307A">
      <w:pPr>
        <w:rPr>
          <w:rFonts w:ascii="Calibri" w:eastAsia="Times New Roman" w:hAnsi="Calibri" w:cs="Times New Roman"/>
          <w:color w:val="000000"/>
        </w:rPr>
      </w:pPr>
    </w:p>
    <w:p w14:paraId="29B258D4" w14:textId="35DE0754" w:rsidR="00A95D0C" w:rsidRDefault="00A95D0C" w:rsidP="00A95D0C">
      <w:pPr>
        <w:rPr>
          <w:sz w:val="20"/>
          <w:szCs w:val="20"/>
        </w:rPr>
      </w:pPr>
    </w:p>
    <w:p w14:paraId="4D33BA95" w14:textId="77777777" w:rsidR="0025307A" w:rsidRDefault="0025307A" w:rsidP="00A95D0C">
      <w:pPr>
        <w:rPr>
          <w:sz w:val="20"/>
          <w:szCs w:val="20"/>
        </w:rPr>
      </w:pPr>
    </w:p>
    <w:p w14:paraId="5489BE18" w14:textId="4429CFC1" w:rsidR="0025307A" w:rsidRPr="00C03829" w:rsidRDefault="0025307A" w:rsidP="00A95D0C">
      <w:pPr>
        <w:rPr>
          <w:sz w:val="20"/>
          <w:szCs w:val="20"/>
        </w:rPr>
      </w:pPr>
    </w:p>
    <w:sectPr w:rsidR="0025307A" w:rsidRPr="00C03829" w:rsidSect="00B83B71">
      <w:headerReference w:type="default" r:id="rId18"/>
      <w:pgSz w:w="11900" w:h="16840"/>
      <w:pgMar w:top="1440" w:right="1800" w:bottom="1440" w:left="1800" w:header="708" w:footer="708" w:gutter="0"/>
      <w:cols w:space="708"/>
    </w:sectPr>
  </w:body>
</w:document>
</file>

<file path=word/endnotes.xml><?xml version="1.0" encoding="utf-8"?>
<w:end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endnote w:type="separator" w:id="-1">
    <w:p w14:paraId="73860666" w14:textId="77777777" w:rsidR="00D51342" w:rsidRDefault="00D51342" w:rsidP="00C925B7">
      <w:r>
        <w:separator/>
      </w:r>
    </w:p>
  </w:endnote>
  <w:endnote w:type="continuationSeparator" w:id="0">
    <w:p w14:paraId="48A527AC" w14:textId="77777777" w:rsidR="00D51342" w:rsidRDefault="00D51342" w:rsidP="00C925B7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mbria">
    <w:panose1 w:val="02040503050406030204"/>
    <w:charset w:val="00"/>
    <w:family w:val="auto"/>
    <w:pitch w:val="variable"/>
    <w:sig w:usb0="E00002FF" w:usb1="400004FF" w:usb2="00000000" w:usb3="00000000" w:csb0="0000019F" w:csb1="00000000"/>
  </w:font>
  <w:font w:name="ＭＳ 明朝">
    <w:panose1 w:val="00000000000000000000"/>
    <w:charset w:val="80"/>
    <w:family w:val="roman"/>
    <w:notTrueType/>
    <w:pitch w:val="fixed"/>
    <w:sig w:usb0="00000001" w:usb1="08070000" w:usb2="00000010" w:usb3="00000000" w:csb0="00020000" w:csb1="00000000"/>
  </w:font>
  <w:font w:name="Times New Roman">
    <w:panose1 w:val="02020603050405020304"/>
    <w:charset w:val="00"/>
    <w:family w:val="auto"/>
    <w:pitch w:val="variable"/>
    <w:sig w:usb0="00000003" w:usb1="00000000" w:usb2="00000000" w:usb3="00000000" w:csb0="00000001" w:csb1="00000000"/>
  </w:font>
  <w:font w:name="Lucida Grande">
    <w:panose1 w:val="020B0600040502020204"/>
    <w:charset w:val="00"/>
    <w:family w:val="auto"/>
    <w:pitch w:val="variable"/>
    <w:sig w:usb0="E1000AEF" w:usb1="5000A1FF" w:usb2="00000000" w:usb3="00000000" w:csb0="000001BF" w:csb1="00000000"/>
  </w:font>
  <w:font w:name="Calibri">
    <w:panose1 w:val="020F0502020204030204"/>
    <w:charset w:val="00"/>
    <w:family w:val="auto"/>
    <w:pitch w:val="variable"/>
    <w:sig w:usb0="E10002FF" w:usb1="4000ACFF" w:usb2="00000009" w:usb3="00000000" w:csb0="0000019F" w:csb1="00000000"/>
  </w:font>
  <w:font w:name="Arial">
    <w:panose1 w:val="020B0604020202020204"/>
    <w:charset w:val="00"/>
    <w:family w:val="auto"/>
    <w:pitch w:val="variable"/>
    <w:sig w:usb0="00000003" w:usb1="00000000" w:usb2="00000000" w:usb3="00000000" w:csb0="00000001" w:csb1="00000000"/>
  </w:font>
  <w:font w:name="ＭＳ ゴシック">
    <w:panose1 w:val="00000000000000000000"/>
    <w:charset w:val="80"/>
    <w:family w:val="modern"/>
    <w:notTrueType/>
    <w:pitch w:val="fixed"/>
    <w:sig w:usb0="00000001" w:usb1="08070000" w:usb2="00000010" w:usb3="00000000" w:csb0="00020000" w:csb1="00000000"/>
  </w:font>
</w:fonts>
</file>

<file path=word/footnotes.xml><?xml version="1.0" encoding="utf-8"?>
<w:footnot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footnote w:type="separator" w:id="-1">
    <w:p w14:paraId="16C14464" w14:textId="77777777" w:rsidR="00D51342" w:rsidRDefault="00D51342" w:rsidP="00C925B7">
      <w:r>
        <w:separator/>
      </w:r>
    </w:p>
  </w:footnote>
  <w:footnote w:type="continuationSeparator" w:id="0">
    <w:p w14:paraId="5D2039BA" w14:textId="77777777" w:rsidR="00D51342" w:rsidRDefault="00D51342" w:rsidP="00C925B7">
      <w:r>
        <w:continuationSeparator/>
      </w:r>
    </w:p>
  </w:footnote>
</w:footnotes>
</file>

<file path=word/header1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25857D8" w14:textId="77777777" w:rsidR="00D51342" w:rsidRDefault="00D51342" w:rsidP="00C925B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2ED781" w14:textId="77777777" w:rsidR="00D51342" w:rsidRDefault="00D51342" w:rsidP="00C925B7">
    <w:pPr>
      <w:pStyle w:val="Header"/>
      <w:ind w:right="360"/>
    </w:pPr>
  </w:p>
</w:hdr>
</file>

<file path=word/header2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44646B13" w14:textId="77777777" w:rsidR="00D51342" w:rsidRDefault="00D51342" w:rsidP="00C925B7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separate"/>
    </w:r>
    <w:r w:rsidR="003742B4">
      <w:rPr>
        <w:rStyle w:val="PageNumber"/>
        <w:noProof/>
      </w:rPr>
      <w:t>1</w:t>
    </w:r>
    <w:r>
      <w:rPr>
        <w:rStyle w:val="PageNumber"/>
      </w:rPr>
      <w:fldChar w:fldCharType="end"/>
    </w:r>
  </w:p>
  <w:p w14:paraId="5B6C9BEE" w14:textId="77777777" w:rsidR="00D51342" w:rsidRDefault="00D51342" w:rsidP="00C925B7">
    <w:pPr>
      <w:pStyle w:val="Header"/>
      <w:ind w:right="360"/>
    </w:pPr>
    <w:r>
      <w:t>Running head: GROWTH OF PSYCHOLOGY</w:t>
    </w:r>
    <w:r>
      <w:tab/>
    </w:r>
  </w:p>
</w:hdr>
</file>

<file path=word/header3.xml><?xml version="1.0" encoding="utf-8"?>
<w:hdr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p w14:paraId="246F99D1" w14:textId="686CAE2E" w:rsidR="00D51342" w:rsidRDefault="00D51342" w:rsidP="00C925B7">
    <w:pPr>
      <w:pStyle w:val="Header"/>
      <w:ind w:right="360"/>
    </w:pP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embedSystemFonts/>
  <w:defaultTabStop w:val="720"/>
  <w:drawingGridHorizontalSpacing w:val="360"/>
  <w:drawingGridVerticalSpacing w:val="360"/>
  <w:displayHorizontalDrawingGridEvery w:val="0"/>
  <w:displayVerticalDrawingGridEvery w:val="0"/>
  <w:characterSpacingControl w:val="doNotCompress"/>
  <w:savePreviewPicture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mbria&lt;/FontName&gt;&lt;FontSize&gt;12&lt;/FontSize&gt;&lt;ReflistTitle&gt;&lt;/ReflistTitle&gt;&lt;StartingRefnum&gt;1&lt;/StartingRefnum&gt;&lt;FirstLineIndent&gt;0&lt;/FirstLineIndent&gt;&lt;HangingIndent&gt;720&lt;/HangingIndent&gt;&lt;LineSpacing&gt;2&lt;/LineSpacing&gt;&lt;SpaceAfter&gt;0&lt;/SpaceAfter&gt;&lt;HyperlinksEnabled&gt;1&lt;/HyperlinksEnabled&gt;&lt;HyperlinksVisible&gt;0&lt;/HyperlinksVisible&gt;&lt;/ENLayout&gt;"/>
    <w:docVar w:name="EN.Libraries" w:val="&lt;Libraries&gt;&lt;/Libraries&gt;"/>
  </w:docVars>
  <w:rsids>
    <w:rsidRoot w:val="00563198"/>
    <w:rsid w:val="000359DC"/>
    <w:rsid w:val="00092D79"/>
    <w:rsid w:val="000D12D6"/>
    <w:rsid w:val="000E4F98"/>
    <w:rsid w:val="000E5CA2"/>
    <w:rsid w:val="000F108A"/>
    <w:rsid w:val="000F13C2"/>
    <w:rsid w:val="000F5C8B"/>
    <w:rsid w:val="00100EC6"/>
    <w:rsid w:val="00115B5B"/>
    <w:rsid w:val="001167CB"/>
    <w:rsid w:val="00122D51"/>
    <w:rsid w:val="00123662"/>
    <w:rsid w:val="00140B8D"/>
    <w:rsid w:val="001602CF"/>
    <w:rsid w:val="001607E0"/>
    <w:rsid w:val="00172455"/>
    <w:rsid w:val="001869B6"/>
    <w:rsid w:val="00195EA7"/>
    <w:rsid w:val="001C6F4F"/>
    <w:rsid w:val="002019AC"/>
    <w:rsid w:val="0023042E"/>
    <w:rsid w:val="00230DF3"/>
    <w:rsid w:val="0025307A"/>
    <w:rsid w:val="00273124"/>
    <w:rsid w:val="00283100"/>
    <w:rsid w:val="00295C55"/>
    <w:rsid w:val="002B2F8B"/>
    <w:rsid w:val="002D1B7E"/>
    <w:rsid w:val="002D39F6"/>
    <w:rsid w:val="002E686C"/>
    <w:rsid w:val="002F3119"/>
    <w:rsid w:val="002F3CDE"/>
    <w:rsid w:val="003147EC"/>
    <w:rsid w:val="0032002F"/>
    <w:rsid w:val="00325841"/>
    <w:rsid w:val="003310ED"/>
    <w:rsid w:val="00332D27"/>
    <w:rsid w:val="0033538D"/>
    <w:rsid w:val="00342DB6"/>
    <w:rsid w:val="00351E87"/>
    <w:rsid w:val="00355FB5"/>
    <w:rsid w:val="003742B4"/>
    <w:rsid w:val="00384E68"/>
    <w:rsid w:val="00386765"/>
    <w:rsid w:val="00393295"/>
    <w:rsid w:val="00397743"/>
    <w:rsid w:val="003D7EB1"/>
    <w:rsid w:val="003E311B"/>
    <w:rsid w:val="004006AF"/>
    <w:rsid w:val="00404D25"/>
    <w:rsid w:val="004172B6"/>
    <w:rsid w:val="00437644"/>
    <w:rsid w:val="00453514"/>
    <w:rsid w:val="00480A68"/>
    <w:rsid w:val="00490955"/>
    <w:rsid w:val="004A14C2"/>
    <w:rsid w:val="004B051F"/>
    <w:rsid w:val="004B44FD"/>
    <w:rsid w:val="004C50EE"/>
    <w:rsid w:val="004C783E"/>
    <w:rsid w:val="004D42AF"/>
    <w:rsid w:val="004E4A08"/>
    <w:rsid w:val="004E549E"/>
    <w:rsid w:val="004F7259"/>
    <w:rsid w:val="00505386"/>
    <w:rsid w:val="005075D1"/>
    <w:rsid w:val="00530DEA"/>
    <w:rsid w:val="0055539C"/>
    <w:rsid w:val="0055567A"/>
    <w:rsid w:val="00560F98"/>
    <w:rsid w:val="00563198"/>
    <w:rsid w:val="00567DD1"/>
    <w:rsid w:val="00580C54"/>
    <w:rsid w:val="005C0927"/>
    <w:rsid w:val="005C68CA"/>
    <w:rsid w:val="00610182"/>
    <w:rsid w:val="00612FD5"/>
    <w:rsid w:val="006176C9"/>
    <w:rsid w:val="00634DB0"/>
    <w:rsid w:val="006412C0"/>
    <w:rsid w:val="00650934"/>
    <w:rsid w:val="00664315"/>
    <w:rsid w:val="0068059E"/>
    <w:rsid w:val="00691EC4"/>
    <w:rsid w:val="0069487B"/>
    <w:rsid w:val="006B3663"/>
    <w:rsid w:val="006D1EA5"/>
    <w:rsid w:val="006E2E7B"/>
    <w:rsid w:val="0072008C"/>
    <w:rsid w:val="007347D2"/>
    <w:rsid w:val="007452BA"/>
    <w:rsid w:val="00774795"/>
    <w:rsid w:val="00790AC7"/>
    <w:rsid w:val="00791324"/>
    <w:rsid w:val="007A3FFB"/>
    <w:rsid w:val="007A7E93"/>
    <w:rsid w:val="007B6EA6"/>
    <w:rsid w:val="007C1232"/>
    <w:rsid w:val="007D20B5"/>
    <w:rsid w:val="007E5D78"/>
    <w:rsid w:val="007F3D7A"/>
    <w:rsid w:val="00800AAF"/>
    <w:rsid w:val="008033FD"/>
    <w:rsid w:val="00807177"/>
    <w:rsid w:val="00836C4E"/>
    <w:rsid w:val="008377A1"/>
    <w:rsid w:val="0084115B"/>
    <w:rsid w:val="0084425D"/>
    <w:rsid w:val="00854C6E"/>
    <w:rsid w:val="008559D3"/>
    <w:rsid w:val="008655B7"/>
    <w:rsid w:val="0089310B"/>
    <w:rsid w:val="008A2F16"/>
    <w:rsid w:val="008A352B"/>
    <w:rsid w:val="008D022A"/>
    <w:rsid w:val="008D21FF"/>
    <w:rsid w:val="008E6DDF"/>
    <w:rsid w:val="009038F3"/>
    <w:rsid w:val="00904FB6"/>
    <w:rsid w:val="00922704"/>
    <w:rsid w:val="009373C5"/>
    <w:rsid w:val="00976B13"/>
    <w:rsid w:val="0099241F"/>
    <w:rsid w:val="009A112B"/>
    <w:rsid w:val="009A2A4A"/>
    <w:rsid w:val="009C15D8"/>
    <w:rsid w:val="009C1EF9"/>
    <w:rsid w:val="009E08ED"/>
    <w:rsid w:val="009E3338"/>
    <w:rsid w:val="009E6EB8"/>
    <w:rsid w:val="009F29AB"/>
    <w:rsid w:val="00A07BBA"/>
    <w:rsid w:val="00A27C98"/>
    <w:rsid w:val="00A53CFD"/>
    <w:rsid w:val="00A5453B"/>
    <w:rsid w:val="00A56BE4"/>
    <w:rsid w:val="00A95D0C"/>
    <w:rsid w:val="00AB055F"/>
    <w:rsid w:val="00B25D60"/>
    <w:rsid w:val="00B26E9A"/>
    <w:rsid w:val="00B2778B"/>
    <w:rsid w:val="00B350D5"/>
    <w:rsid w:val="00B55106"/>
    <w:rsid w:val="00B809A2"/>
    <w:rsid w:val="00B83B71"/>
    <w:rsid w:val="00B96702"/>
    <w:rsid w:val="00BA3778"/>
    <w:rsid w:val="00BC13B5"/>
    <w:rsid w:val="00BC4F3E"/>
    <w:rsid w:val="00BC5F98"/>
    <w:rsid w:val="00BD7D3E"/>
    <w:rsid w:val="00BE1024"/>
    <w:rsid w:val="00BF7DA3"/>
    <w:rsid w:val="00BF7EA8"/>
    <w:rsid w:val="00C03829"/>
    <w:rsid w:val="00C06698"/>
    <w:rsid w:val="00C071D0"/>
    <w:rsid w:val="00C124F5"/>
    <w:rsid w:val="00C22F0C"/>
    <w:rsid w:val="00C36A85"/>
    <w:rsid w:val="00C44A7D"/>
    <w:rsid w:val="00C50798"/>
    <w:rsid w:val="00C538EC"/>
    <w:rsid w:val="00C66F1D"/>
    <w:rsid w:val="00C7386D"/>
    <w:rsid w:val="00C7660D"/>
    <w:rsid w:val="00C83565"/>
    <w:rsid w:val="00C925B7"/>
    <w:rsid w:val="00CA0FCD"/>
    <w:rsid w:val="00CA3FE6"/>
    <w:rsid w:val="00CA403F"/>
    <w:rsid w:val="00CB37A8"/>
    <w:rsid w:val="00CD235E"/>
    <w:rsid w:val="00CE13CF"/>
    <w:rsid w:val="00CE210A"/>
    <w:rsid w:val="00D07285"/>
    <w:rsid w:val="00D349D7"/>
    <w:rsid w:val="00D51342"/>
    <w:rsid w:val="00D84B0B"/>
    <w:rsid w:val="00D8768E"/>
    <w:rsid w:val="00DA5705"/>
    <w:rsid w:val="00DD338F"/>
    <w:rsid w:val="00DD3C09"/>
    <w:rsid w:val="00DD557D"/>
    <w:rsid w:val="00DF42DC"/>
    <w:rsid w:val="00E066E2"/>
    <w:rsid w:val="00E23AEF"/>
    <w:rsid w:val="00E360E7"/>
    <w:rsid w:val="00E429CE"/>
    <w:rsid w:val="00E618F8"/>
    <w:rsid w:val="00E66B3B"/>
    <w:rsid w:val="00E828F2"/>
    <w:rsid w:val="00EA0FDC"/>
    <w:rsid w:val="00EA1EF4"/>
    <w:rsid w:val="00EA24A7"/>
    <w:rsid w:val="00EC1CD7"/>
    <w:rsid w:val="00ED6161"/>
    <w:rsid w:val="00EF36BE"/>
    <w:rsid w:val="00F14749"/>
    <w:rsid w:val="00F25A67"/>
    <w:rsid w:val="00F4015F"/>
    <w:rsid w:val="00F46BA5"/>
    <w:rsid w:val="00FD16AE"/>
  </w:rsids>
  <m:mathPr>
    <m:mathFont m:val="Cambria Math"/>
    <m:brkBin m:val="before"/>
    <m:brkBinSub m:val="--"/>
    <m:smallFrac m:val="0"/>
    <m:dispDef m:val="0"/>
    <m:lMargin m:val="0"/>
    <m:rMargin m:val="0"/>
    <m:defJc m:val="centerGroup"/>
    <m:wrapRight/>
    <m:intLim m:val="subSup"/>
    <m:naryLim m:val="subSup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doNotAutoCompressPictures/>
  <w:shapeDefaults>
    <o:shapedefaults v:ext="edit" spidmax="1027"/>
    <o:shapelayout v:ext="edit">
      <o:idmap v:ext="edit" data="1"/>
    </o:shapelayout>
  </w:shapeDefaults>
  <w:decimalSymbol w:val="."/>
  <w:listSeparator w:val=","/>
  <w14:docId w14:val="5ED006DE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925B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25B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925B7"/>
  </w:style>
  <w:style w:type="paragraph" w:styleId="Footer">
    <w:name w:val="footer"/>
    <w:basedOn w:val="Normal"/>
    <w:link w:val="FooterChar"/>
    <w:uiPriority w:val="99"/>
    <w:unhideWhenUsed/>
    <w:rsid w:val="00C925B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925B7"/>
  </w:style>
  <w:style w:type="character" w:styleId="PageNumber">
    <w:name w:val="page number"/>
    <w:basedOn w:val="DefaultParagraphFont"/>
    <w:uiPriority w:val="99"/>
    <w:semiHidden/>
    <w:unhideWhenUsed/>
    <w:rsid w:val="00C925B7"/>
  </w:style>
  <w:style w:type="table" w:styleId="TableGrid">
    <w:name w:val="Table Grid"/>
    <w:basedOn w:val="TableNormal"/>
    <w:uiPriority w:val="59"/>
    <w:rsid w:val="0084115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4115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115B"/>
    <w:rPr>
      <w:rFonts w:ascii="Lucida Grande" w:hAnsi="Lucida Grande" w:cs="Lucida Grande"/>
      <w:sz w:val="18"/>
      <w:szCs w:val="18"/>
    </w:rPr>
  </w:style>
</w:styles>
</file>

<file path=word/stylesWithEffects.xml><?xml version="1.0" encoding="utf-8"?>
<w:styles xmlns:wpc="http://schemas.microsoft.com/office/word/2010/wordprocessingCanvas" xmlns:mo="http://schemas.microsoft.com/office/mac/office/2008/main" xmlns:mc="http://schemas.openxmlformats.org/markup-compatibility/2006" xmlns:mv="urn:schemas-microsoft-com:mac:vml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1" w:defUnhideWhenUsed="1" w:defQFormat="0" w:count="276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Hyperlink">
    <w:name w:val="Hyperlink"/>
    <w:basedOn w:val="DefaultParagraphFont"/>
    <w:uiPriority w:val="99"/>
    <w:unhideWhenUsed/>
    <w:rsid w:val="00C925B7"/>
    <w:rPr>
      <w:color w:val="0000FF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C925B7"/>
    <w:pPr>
      <w:tabs>
        <w:tab w:val="center" w:pos="4320"/>
        <w:tab w:val="right" w:pos="864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925B7"/>
  </w:style>
  <w:style w:type="paragraph" w:styleId="Footer">
    <w:name w:val="footer"/>
    <w:basedOn w:val="Normal"/>
    <w:link w:val="FooterChar"/>
    <w:uiPriority w:val="99"/>
    <w:unhideWhenUsed/>
    <w:rsid w:val="00C925B7"/>
    <w:pPr>
      <w:tabs>
        <w:tab w:val="center" w:pos="4320"/>
        <w:tab w:val="right" w:pos="864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925B7"/>
  </w:style>
  <w:style w:type="character" w:styleId="PageNumber">
    <w:name w:val="page number"/>
    <w:basedOn w:val="DefaultParagraphFont"/>
    <w:uiPriority w:val="99"/>
    <w:semiHidden/>
    <w:unhideWhenUsed/>
    <w:rsid w:val="00C925B7"/>
  </w:style>
  <w:style w:type="table" w:styleId="TableGrid">
    <w:name w:val="Table Grid"/>
    <w:basedOn w:val="TableNormal"/>
    <w:uiPriority w:val="59"/>
    <w:rsid w:val="0084115B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paragraph" w:styleId="BalloonText">
    <w:name w:val="Balloon Text"/>
    <w:basedOn w:val="Normal"/>
    <w:link w:val="BalloonTextChar"/>
    <w:uiPriority w:val="99"/>
    <w:semiHidden/>
    <w:unhideWhenUsed/>
    <w:rsid w:val="0084115B"/>
    <w:rPr>
      <w:rFonts w:ascii="Lucida Grande" w:hAnsi="Lucida Grande" w:cs="Lucida Grande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4115B"/>
    <w:rPr>
      <w:rFonts w:ascii="Lucida Grande" w:hAnsi="Lucida Grande" w:cs="Lucida Grande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35049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49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856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allowPNG/>
  <w:doNotSaveAsSingleFile/>
</w:webSettings>
</file>

<file path=word/_rels/document.xml.rels><?xml version="1.0" encoding="UTF-8" standalone="yes"?>
<Relationships xmlns="http://schemas.openxmlformats.org/package/2006/relationships"><Relationship Id="rId9" Type="http://schemas.openxmlformats.org/officeDocument/2006/relationships/header" Target="header2.xml"/><Relationship Id="rId20" Type="http://schemas.openxmlformats.org/officeDocument/2006/relationships/theme" Target="theme/theme1.xml"/><Relationship Id="rId10" Type="http://schemas.openxmlformats.org/officeDocument/2006/relationships/image" Target="media/image1.emf"/><Relationship Id="rId11" Type="http://schemas.openxmlformats.org/officeDocument/2006/relationships/image" Target="media/image2.emf"/><Relationship Id="rId12" Type="http://schemas.openxmlformats.org/officeDocument/2006/relationships/image" Target="media/image3.emf"/><Relationship Id="rId13" Type="http://schemas.openxmlformats.org/officeDocument/2006/relationships/image" Target="media/image4.emf"/><Relationship Id="rId14" Type="http://schemas.openxmlformats.org/officeDocument/2006/relationships/image" Target="media/image5.emf"/><Relationship Id="rId15" Type="http://schemas.openxmlformats.org/officeDocument/2006/relationships/image" Target="media/image6.emf"/><Relationship Id="rId16" Type="http://schemas.openxmlformats.org/officeDocument/2006/relationships/image" Target="media/image7.emf"/><Relationship Id="rId17" Type="http://schemas.openxmlformats.org/officeDocument/2006/relationships/image" Target="media/image8.emf"/><Relationship Id="rId18" Type="http://schemas.openxmlformats.org/officeDocument/2006/relationships/header" Target="header3.xml"/><Relationship Id="rId19" Type="http://schemas.openxmlformats.org/officeDocument/2006/relationships/fontTable" Target="fontTable.xml"/><Relationship Id="rId1" Type="http://schemas.openxmlformats.org/officeDocument/2006/relationships/customXml" Target="../customXml/item1.xml"/><Relationship Id="rId2" Type="http://schemas.openxmlformats.org/officeDocument/2006/relationships/styles" Target="styles.xml"/><Relationship Id="rId3" Type="http://schemas.microsoft.com/office/2007/relationships/stylesWithEffects" Target="stylesWithEffects.xml"/><Relationship Id="rId4" Type="http://schemas.openxmlformats.org/officeDocument/2006/relationships/settings" Target="settings.xml"/><Relationship Id="rId5" Type="http://schemas.openxmlformats.org/officeDocument/2006/relationships/webSettings" Target="webSettings.xml"/><Relationship Id="rId6" Type="http://schemas.openxmlformats.org/officeDocument/2006/relationships/footnotes" Target="footnotes.xml"/><Relationship Id="rId7" Type="http://schemas.openxmlformats.org/officeDocument/2006/relationships/endnotes" Target="endnotes.xml"/><Relationship Id="rId8" Type="http://schemas.openxmlformats.org/officeDocument/2006/relationships/header" Target="head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.XSL" StyleName="APA"/>
</file>

<file path=customXml/itemProps1.xml><?xml version="1.0" encoding="utf-8"?>
<ds:datastoreItem xmlns:ds="http://schemas.openxmlformats.org/officeDocument/2006/customXml" ds:itemID="{516674FF-4FAB-0748-AEF0-F11B6D55E11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</TotalTime>
  <Pages>9</Pages>
  <Words>2426</Words>
  <Characters>13829</Characters>
  <Application>Microsoft Macintosh Word</Application>
  <DocSecurity>0</DocSecurity>
  <Lines>115</Lines>
  <Paragraphs>32</Paragraphs>
  <ScaleCrop>false</ScaleCrop>
  <Company>University of Amsterdam</Company>
  <LinksUpToDate>false</LinksUpToDate>
  <CharactersWithSpaces>16223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elte Wicherts</dc:creator>
  <cp:keywords/>
  <dc:description/>
  <cp:lastModifiedBy>Jelte Wicherts</cp:lastModifiedBy>
  <cp:revision>4</cp:revision>
  <cp:lastPrinted>2013-08-27T04:00:00Z</cp:lastPrinted>
  <dcterms:created xsi:type="dcterms:W3CDTF">2013-08-27T04:00:00Z</dcterms:created>
  <dcterms:modified xsi:type="dcterms:W3CDTF">2013-08-27T04:07:00Z</dcterms:modified>
</cp:coreProperties>
</file>